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81912016"/>
        <w:docPartObj>
          <w:docPartGallery w:val="Cover Pages"/>
          <w:docPartUnique/>
        </w:docPartObj>
      </w:sdtPr>
      <w:sdtEndPr/>
      <w:sdtContent>
        <w:p w14:paraId="42E923C9" w14:textId="60963583" w:rsidR="000F43CC" w:rsidRDefault="000F43CC">
          <w:r>
            <w:rPr>
              <w:noProof/>
            </w:rPr>
            <mc:AlternateContent>
              <mc:Choice Requires="wpg">
                <w:drawing>
                  <wp:anchor distT="0" distB="0" distL="114300" distR="114300" simplePos="0" relativeHeight="251662336" behindDoc="0" locked="0" layoutInCell="1" allowOverlap="1" wp14:anchorId="050EB94E" wp14:editId="20E78C4D">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2"/>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1618B2E8"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3"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6DFE2AD4" wp14:editId="4ABE047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2CC114CB" w14:textId="1AF0A228" w:rsidR="000F43CC" w:rsidRDefault="000F43CC">
                                    <w:pPr>
                                      <w:pStyle w:val="NoSpacing"/>
                                      <w:jc w:val="right"/>
                                      <w:rPr>
                                        <w:color w:val="595959" w:themeColor="text1" w:themeTint="A6"/>
                                        <w:sz w:val="28"/>
                                        <w:szCs w:val="28"/>
                                      </w:rPr>
                                    </w:pPr>
                                    <w:r>
                                      <w:rPr>
                                        <w:color w:val="595959" w:themeColor="text1" w:themeTint="A6"/>
                                        <w:sz w:val="28"/>
                                        <w:szCs w:val="28"/>
                                      </w:rPr>
                                      <w:t>JAY TRIVEDI</w:t>
                                    </w:r>
                                  </w:p>
                                </w:sdtContent>
                              </w:sdt>
                              <w:p w14:paraId="064787A4" w14:textId="085D47A1" w:rsidR="000F43CC" w:rsidRDefault="00DF05E2">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10DC4">
                                      <w:rPr>
                                        <w:color w:val="595959" w:themeColor="text1" w:themeTint="A6"/>
                                        <w:sz w:val="18"/>
                                        <w:szCs w:val="18"/>
                                      </w:rPr>
                                      <w:t>Student ID: 218449725</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6DFE2AD4"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2CC114CB" w14:textId="1AF0A228" w:rsidR="000F43CC" w:rsidRDefault="000F43CC">
                              <w:pPr>
                                <w:pStyle w:val="NoSpacing"/>
                                <w:jc w:val="right"/>
                                <w:rPr>
                                  <w:color w:val="595959" w:themeColor="text1" w:themeTint="A6"/>
                                  <w:sz w:val="28"/>
                                  <w:szCs w:val="28"/>
                                </w:rPr>
                              </w:pPr>
                              <w:r>
                                <w:rPr>
                                  <w:color w:val="595959" w:themeColor="text1" w:themeTint="A6"/>
                                  <w:sz w:val="28"/>
                                  <w:szCs w:val="28"/>
                                </w:rPr>
                                <w:t>JAY TRIVEDI</w:t>
                              </w:r>
                            </w:p>
                          </w:sdtContent>
                        </w:sdt>
                        <w:p w14:paraId="064787A4" w14:textId="085D47A1" w:rsidR="000F43CC" w:rsidRDefault="00DF05E2">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10DC4">
                                <w:rPr>
                                  <w:color w:val="595959" w:themeColor="text1" w:themeTint="A6"/>
                                  <w:sz w:val="18"/>
                                  <w:szCs w:val="18"/>
                                </w:rPr>
                                <w:t>Student ID: 218449725</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76BD65F3" wp14:editId="5AFD01A1">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656907D" w14:textId="6B23962C" w:rsidR="000F43CC" w:rsidRDefault="00E10DC4">
                                <w:pPr>
                                  <w:pStyle w:val="NoSpacing"/>
                                  <w:jc w:val="right"/>
                                  <w:rPr>
                                    <w:color w:val="4472C4" w:themeColor="accent1"/>
                                    <w:sz w:val="28"/>
                                    <w:szCs w:val="28"/>
                                  </w:rPr>
                                </w:pPr>
                                <w:r>
                                  <w:rPr>
                                    <w:color w:val="4472C4" w:themeColor="accent1"/>
                                    <w:sz w:val="28"/>
                                    <w:szCs w:val="28"/>
                                  </w:rPr>
                                  <w:t>Enterprise Business Intelligence</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71F1F642" w14:textId="06805E36" w:rsidR="000F43CC" w:rsidRDefault="00E10DC4">
                                    <w:pPr>
                                      <w:pStyle w:val="NoSpacing"/>
                                      <w:jc w:val="right"/>
                                      <w:rPr>
                                        <w:color w:val="595959" w:themeColor="text1" w:themeTint="A6"/>
                                        <w:sz w:val="20"/>
                                        <w:szCs w:val="20"/>
                                      </w:rPr>
                                    </w:pPr>
                                    <w:r>
                                      <w:rPr>
                                        <w:color w:val="595959" w:themeColor="text1" w:themeTint="A6"/>
                                        <w:sz w:val="20"/>
                                        <w:szCs w:val="20"/>
                                      </w:rPr>
                                      <w:t>Assignment 2</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76BD65F3"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14:paraId="7656907D" w14:textId="6B23962C" w:rsidR="000F43CC" w:rsidRDefault="00E10DC4">
                          <w:pPr>
                            <w:pStyle w:val="NoSpacing"/>
                            <w:jc w:val="right"/>
                            <w:rPr>
                              <w:color w:val="4472C4" w:themeColor="accent1"/>
                              <w:sz w:val="28"/>
                              <w:szCs w:val="28"/>
                            </w:rPr>
                          </w:pPr>
                          <w:r>
                            <w:rPr>
                              <w:color w:val="4472C4" w:themeColor="accent1"/>
                              <w:sz w:val="28"/>
                              <w:szCs w:val="28"/>
                            </w:rPr>
                            <w:t>Enterprise Business Intelligence</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14:paraId="71F1F642" w14:textId="06805E36" w:rsidR="000F43CC" w:rsidRDefault="00E10DC4">
                              <w:pPr>
                                <w:pStyle w:val="NoSpacing"/>
                                <w:jc w:val="right"/>
                                <w:rPr>
                                  <w:color w:val="595959" w:themeColor="text1" w:themeTint="A6"/>
                                  <w:sz w:val="20"/>
                                  <w:szCs w:val="20"/>
                                </w:rPr>
                              </w:pPr>
                              <w:r>
                                <w:rPr>
                                  <w:color w:val="595959" w:themeColor="text1" w:themeTint="A6"/>
                                  <w:sz w:val="20"/>
                                  <w:szCs w:val="20"/>
                                </w:rPr>
                                <w:t>Assignment 2</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37345C20" wp14:editId="6EBEFAE8">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7EC5D76" w14:textId="5FEF3504" w:rsidR="000F43CC" w:rsidRDefault="00DF05E2">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12E33">
                                      <w:rPr>
                                        <w:caps/>
                                        <w:color w:val="4472C4" w:themeColor="accent1"/>
                                        <w:sz w:val="64"/>
                                        <w:szCs w:val="64"/>
                                      </w:rPr>
                                      <w:t>TIme series forecasting for hospital data.</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41CA66E9" w14:textId="24D92A92" w:rsidR="000F43CC" w:rsidRDefault="00E10DC4" w:rsidP="00E10DC4">
                                    <w:pPr>
                                      <w:jc w:val="center"/>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37345C20"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14:paraId="77EC5D76" w14:textId="5FEF3504" w:rsidR="000F43CC" w:rsidRDefault="00DF05E2">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12E33">
                                <w:rPr>
                                  <w:caps/>
                                  <w:color w:val="4472C4" w:themeColor="accent1"/>
                                  <w:sz w:val="64"/>
                                  <w:szCs w:val="64"/>
                                </w:rPr>
                                <w:t>TIme series forecasting for hospital data.</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41CA66E9" w14:textId="24D92A92" w:rsidR="000F43CC" w:rsidRDefault="00E10DC4" w:rsidP="00E10DC4">
                              <w:pPr>
                                <w:jc w:val="center"/>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68212AA7" w14:textId="0BBC9D4C" w:rsidR="000F43CC" w:rsidRDefault="000F43CC">
          <w:r>
            <w:br w:type="page"/>
          </w:r>
        </w:p>
      </w:sdtContent>
    </w:sdt>
    <w:sdt>
      <w:sdtPr>
        <w:rPr>
          <w:rFonts w:asciiTheme="minorHAnsi" w:eastAsiaTheme="minorHAnsi" w:hAnsiTheme="minorHAnsi" w:cstheme="minorBidi"/>
          <w:color w:val="auto"/>
          <w:sz w:val="22"/>
          <w:szCs w:val="22"/>
          <w:lang w:val="en-AU"/>
        </w:rPr>
        <w:id w:val="839502426"/>
        <w:docPartObj>
          <w:docPartGallery w:val="Table of Contents"/>
          <w:docPartUnique/>
        </w:docPartObj>
      </w:sdtPr>
      <w:sdtEndPr>
        <w:rPr>
          <w:b/>
          <w:bCs/>
          <w:noProof/>
        </w:rPr>
      </w:sdtEndPr>
      <w:sdtContent>
        <w:p w14:paraId="2AABAC85" w14:textId="78D03F81" w:rsidR="00614392" w:rsidRDefault="00614392">
          <w:pPr>
            <w:pStyle w:val="TOCHeading"/>
          </w:pPr>
          <w:r>
            <w:t>Contents</w:t>
          </w:r>
        </w:p>
        <w:p w14:paraId="0CCF3F58" w14:textId="5EDD1430" w:rsidR="00614392" w:rsidRDefault="00614392">
          <w:pPr>
            <w:pStyle w:val="TOC1"/>
            <w:tabs>
              <w:tab w:val="right" w:leader="dot" w:pos="9016"/>
            </w:tabs>
            <w:rPr>
              <w:rFonts w:cstheme="minorBidi"/>
              <w:noProof/>
              <w:lang w:val="en-AU" w:eastAsia="en-AU"/>
            </w:rPr>
          </w:pPr>
          <w:r>
            <w:fldChar w:fldCharType="begin"/>
          </w:r>
          <w:r>
            <w:instrText xml:space="preserve"> TOC \o "1-3" \h \z \u </w:instrText>
          </w:r>
          <w:r>
            <w:fldChar w:fldCharType="separate"/>
          </w:r>
          <w:hyperlink w:anchor="_Toc50991661" w:history="1">
            <w:r w:rsidRPr="002C55F6">
              <w:rPr>
                <w:rStyle w:val="Hyperlink"/>
                <w:noProof/>
              </w:rPr>
              <w:t>Abstract</w:t>
            </w:r>
            <w:r>
              <w:rPr>
                <w:noProof/>
                <w:webHidden/>
              </w:rPr>
              <w:tab/>
            </w:r>
            <w:r>
              <w:rPr>
                <w:noProof/>
                <w:webHidden/>
              </w:rPr>
              <w:fldChar w:fldCharType="begin"/>
            </w:r>
            <w:r>
              <w:rPr>
                <w:noProof/>
                <w:webHidden/>
              </w:rPr>
              <w:instrText xml:space="preserve"> PAGEREF _Toc50991661 \h </w:instrText>
            </w:r>
            <w:r>
              <w:rPr>
                <w:noProof/>
                <w:webHidden/>
              </w:rPr>
            </w:r>
            <w:r>
              <w:rPr>
                <w:noProof/>
                <w:webHidden/>
              </w:rPr>
              <w:fldChar w:fldCharType="separate"/>
            </w:r>
            <w:r>
              <w:rPr>
                <w:noProof/>
                <w:webHidden/>
              </w:rPr>
              <w:t>2</w:t>
            </w:r>
            <w:r>
              <w:rPr>
                <w:noProof/>
                <w:webHidden/>
              </w:rPr>
              <w:fldChar w:fldCharType="end"/>
            </w:r>
          </w:hyperlink>
        </w:p>
        <w:p w14:paraId="05BDBBF5" w14:textId="6C1C6C4A" w:rsidR="00614392" w:rsidRDefault="00DF05E2">
          <w:pPr>
            <w:pStyle w:val="TOC1"/>
            <w:tabs>
              <w:tab w:val="right" w:leader="dot" w:pos="9016"/>
            </w:tabs>
            <w:rPr>
              <w:rFonts w:cstheme="minorBidi"/>
              <w:noProof/>
              <w:lang w:val="en-AU" w:eastAsia="en-AU"/>
            </w:rPr>
          </w:pPr>
          <w:hyperlink w:anchor="_Toc50991662" w:history="1">
            <w:r w:rsidR="00614392" w:rsidRPr="002C55F6">
              <w:rPr>
                <w:rStyle w:val="Hyperlink"/>
                <w:noProof/>
              </w:rPr>
              <w:t>Introduction to the data analytic application background, motivation and aim</w:t>
            </w:r>
            <w:r w:rsidR="00614392">
              <w:rPr>
                <w:noProof/>
                <w:webHidden/>
              </w:rPr>
              <w:tab/>
            </w:r>
            <w:r w:rsidR="00614392">
              <w:rPr>
                <w:noProof/>
                <w:webHidden/>
              </w:rPr>
              <w:fldChar w:fldCharType="begin"/>
            </w:r>
            <w:r w:rsidR="00614392">
              <w:rPr>
                <w:noProof/>
                <w:webHidden/>
              </w:rPr>
              <w:instrText xml:space="preserve"> PAGEREF _Toc50991662 \h </w:instrText>
            </w:r>
            <w:r w:rsidR="00614392">
              <w:rPr>
                <w:noProof/>
                <w:webHidden/>
              </w:rPr>
            </w:r>
            <w:r w:rsidR="00614392">
              <w:rPr>
                <w:noProof/>
                <w:webHidden/>
              </w:rPr>
              <w:fldChar w:fldCharType="separate"/>
            </w:r>
            <w:r w:rsidR="00614392">
              <w:rPr>
                <w:noProof/>
                <w:webHidden/>
              </w:rPr>
              <w:t>2</w:t>
            </w:r>
            <w:r w:rsidR="00614392">
              <w:rPr>
                <w:noProof/>
                <w:webHidden/>
              </w:rPr>
              <w:fldChar w:fldCharType="end"/>
            </w:r>
          </w:hyperlink>
        </w:p>
        <w:p w14:paraId="5AE06731" w14:textId="0F371940" w:rsidR="00614392" w:rsidRDefault="00DF05E2">
          <w:pPr>
            <w:pStyle w:val="TOC1"/>
            <w:tabs>
              <w:tab w:val="right" w:leader="dot" w:pos="9016"/>
            </w:tabs>
            <w:rPr>
              <w:rFonts w:cstheme="minorBidi"/>
              <w:noProof/>
              <w:lang w:val="en-AU" w:eastAsia="en-AU"/>
            </w:rPr>
          </w:pPr>
          <w:hyperlink w:anchor="_Toc50991663" w:history="1">
            <w:r w:rsidR="00614392" w:rsidRPr="002C55F6">
              <w:rPr>
                <w:rStyle w:val="Hyperlink"/>
                <w:noProof/>
              </w:rPr>
              <w:t>Summary of the data set.</w:t>
            </w:r>
            <w:r w:rsidR="00614392">
              <w:rPr>
                <w:noProof/>
                <w:webHidden/>
              </w:rPr>
              <w:tab/>
            </w:r>
            <w:r w:rsidR="00614392">
              <w:rPr>
                <w:noProof/>
                <w:webHidden/>
              </w:rPr>
              <w:fldChar w:fldCharType="begin"/>
            </w:r>
            <w:r w:rsidR="00614392">
              <w:rPr>
                <w:noProof/>
                <w:webHidden/>
              </w:rPr>
              <w:instrText xml:space="preserve"> PAGEREF _Toc50991663 \h </w:instrText>
            </w:r>
            <w:r w:rsidR="00614392">
              <w:rPr>
                <w:noProof/>
                <w:webHidden/>
              </w:rPr>
            </w:r>
            <w:r w:rsidR="00614392">
              <w:rPr>
                <w:noProof/>
                <w:webHidden/>
              </w:rPr>
              <w:fldChar w:fldCharType="separate"/>
            </w:r>
            <w:r w:rsidR="00614392">
              <w:rPr>
                <w:noProof/>
                <w:webHidden/>
              </w:rPr>
              <w:t>2</w:t>
            </w:r>
            <w:r w:rsidR="00614392">
              <w:rPr>
                <w:noProof/>
                <w:webHidden/>
              </w:rPr>
              <w:fldChar w:fldCharType="end"/>
            </w:r>
          </w:hyperlink>
        </w:p>
        <w:p w14:paraId="6DE39DB0" w14:textId="3E346CF1" w:rsidR="00614392" w:rsidRDefault="00DF05E2">
          <w:pPr>
            <w:pStyle w:val="TOC1"/>
            <w:tabs>
              <w:tab w:val="right" w:leader="dot" w:pos="9016"/>
            </w:tabs>
            <w:rPr>
              <w:rFonts w:cstheme="minorBidi"/>
              <w:noProof/>
              <w:lang w:val="en-AU" w:eastAsia="en-AU"/>
            </w:rPr>
          </w:pPr>
          <w:hyperlink w:anchor="_Toc50991664" w:history="1">
            <w:r w:rsidR="00614392" w:rsidRPr="002C55F6">
              <w:rPr>
                <w:rStyle w:val="Hyperlink"/>
                <w:noProof/>
              </w:rPr>
              <w:t>Data mining technique used</w:t>
            </w:r>
            <w:r w:rsidR="00614392">
              <w:rPr>
                <w:noProof/>
                <w:webHidden/>
              </w:rPr>
              <w:tab/>
            </w:r>
            <w:r w:rsidR="00614392">
              <w:rPr>
                <w:noProof/>
                <w:webHidden/>
              </w:rPr>
              <w:fldChar w:fldCharType="begin"/>
            </w:r>
            <w:r w:rsidR="00614392">
              <w:rPr>
                <w:noProof/>
                <w:webHidden/>
              </w:rPr>
              <w:instrText xml:space="preserve"> PAGEREF _Toc50991664 \h </w:instrText>
            </w:r>
            <w:r w:rsidR="00614392">
              <w:rPr>
                <w:noProof/>
                <w:webHidden/>
              </w:rPr>
            </w:r>
            <w:r w:rsidR="00614392">
              <w:rPr>
                <w:noProof/>
                <w:webHidden/>
              </w:rPr>
              <w:fldChar w:fldCharType="separate"/>
            </w:r>
            <w:r w:rsidR="00614392">
              <w:rPr>
                <w:noProof/>
                <w:webHidden/>
              </w:rPr>
              <w:t>3</w:t>
            </w:r>
            <w:r w:rsidR="00614392">
              <w:rPr>
                <w:noProof/>
                <w:webHidden/>
              </w:rPr>
              <w:fldChar w:fldCharType="end"/>
            </w:r>
          </w:hyperlink>
        </w:p>
        <w:p w14:paraId="50254F70" w14:textId="48826FD4" w:rsidR="00614392" w:rsidRDefault="00DF05E2">
          <w:pPr>
            <w:pStyle w:val="TOC1"/>
            <w:tabs>
              <w:tab w:val="right" w:leader="dot" w:pos="9016"/>
            </w:tabs>
            <w:rPr>
              <w:rFonts w:cstheme="minorBidi"/>
              <w:noProof/>
              <w:lang w:val="en-AU" w:eastAsia="en-AU"/>
            </w:rPr>
          </w:pPr>
          <w:hyperlink w:anchor="_Toc50991665" w:history="1">
            <w:r w:rsidR="00614392" w:rsidRPr="002C55F6">
              <w:rPr>
                <w:rStyle w:val="Hyperlink"/>
                <w:noProof/>
              </w:rPr>
              <w:t>Advantages and disadvantages</w:t>
            </w:r>
            <w:r w:rsidR="00614392">
              <w:rPr>
                <w:noProof/>
                <w:webHidden/>
              </w:rPr>
              <w:tab/>
            </w:r>
            <w:r w:rsidR="00614392">
              <w:rPr>
                <w:noProof/>
                <w:webHidden/>
              </w:rPr>
              <w:fldChar w:fldCharType="begin"/>
            </w:r>
            <w:r w:rsidR="00614392">
              <w:rPr>
                <w:noProof/>
                <w:webHidden/>
              </w:rPr>
              <w:instrText xml:space="preserve"> PAGEREF _Toc50991665 \h </w:instrText>
            </w:r>
            <w:r w:rsidR="00614392">
              <w:rPr>
                <w:noProof/>
                <w:webHidden/>
              </w:rPr>
            </w:r>
            <w:r w:rsidR="00614392">
              <w:rPr>
                <w:noProof/>
                <w:webHidden/>
              </w:rPr>
              <w:fldChar w:fldCharType="separate"/>
            </w:r>
            <w:r w:rsidR="00614392">
              <w:rPr>
                <w:noProof/>
                <w:webHidden/>
              </w:rPr>
              <w:t>5</w:t>
            </w:r>
            <w:r w:rsidR="00614392">
              <w:rPr>
                <w:noProof/>
                <w:webHidden/>
              </w:rPr>
              <w:fldChar w:fldCharType="end"/>
            </w:r>
          </w:hyperlink>
        </w:p>
        <w:p w14:paraId="4265681C" w14:textId="3B0C82C1" w:rsidR="00614392" w:rsidRDefault="00DF05E2">
          <w:pPr>
            <w:pStyle w:val="TOC1"/>
            <w:tabs>
              <w:tab w:val="right" w:leader="dot" w:pos="9016"/>
            </w:tabs>
            <w:rPr>
              <w:rFonts w:cstheme="minorBidi"/>
              <w:noProof/>
              <w:lang w:val="en-AU" w:eastAsia="en-AU"/>
            </w:rPr>
          </w:pPr>
          <w:hyperlink w:anchor="_Toc50991666" w:history="1">
            <w:r w:rsidR="00614392" w:rsidRPr="002C55F6">
              <w:rPr>
                <w:rStyle w:val="Hyperlink"/>
                <w:noProof/>
              </w:rPr>
              <w:t>Performance evaluation and demonstration</w:t>
            </w:r>
            <w:r w:rsidR="00614392">
              <w:rPr>
                <w:noProof/>
                <w:webHidden/>
              </w:rPr>
              <w:tab/>
            </w:r>
            <w:r w:rsidR="00614392">
              <w:rPr>
                <w:noProof/>
                <w:webHidden/>
              </w:rPr>
              <w:fldChar w:fldCharType="begin"/>
            </w:r>
            <w:r w:rsidR="00614392">
              <w:rPr>
                <w:noProof/>
                <w:webHidden/>
              </w:rPr>
              <w:instrText xml:space="preserve"> PAGEREF _Toc50991666 \h </w:instrText>
            </w:r>
            <w:r w:rsidR="00614392">
              <w:rPr>
                <w:noProof/>
                <w:webHidden/>
              </w:rPr>
            </w:r>
            <w:r w:rsidR="00614392">
              <w:rPr>
                <w:noProof/>
                <w:webHidden/>
              </w:rPr>
              <w:fldChar w:fldCharType="separate"/>
            </w:r>
            <w:r w:rsidR="00614392">
              <w:rPr>
                <w:noProof/>
                <w:webHidden/>
              </w:rPr>
              <w:t>6</w:t>
            </w:r>
            <w:r w:rsidR="00614392">
              <w:rPr>
                <w:noProof/>
                <w:webHidden/>
              </w:rPr>
              <w:fldChar w:fldCharType="end"/>
            </w:r>
          </w:hyperlink>
        </w:p>
        <w:p w14:paraId="4757CDA4" w14:textId="0A963890" w:rsidR="00614392" w:rsidRDefault="00DF05E2">
          <w:pPr>
            <w:pStyle w:val="TOC1"/>
            <w:tabs>
              <w:tab w:val="right" w:leader="dot" w:pos="9016"/>
            </w:tabs>
            <w:rPr>
              <w:rFonts w:cstheme="minorBidi"/>
              <w:noProof/>
              <w:lang w:val="en-AU" w:eastAsia="en-AU"/>
            </w:rPr>
          </w:pPr>
          <w:hyperlink w:anchor="_Toc50991667" w:history="1">
            <w:r w:rsidR="00614392" w:rsidRPr="002C55F6">
              <w:rPr>
                <w:rStyle w:val="Hyperlink"/>
                <w:noProof/>
              </w:rPr>
              <w:t>Conclusion</w:t>
            </w:r>
            <w:r w:rsidR="00614392">
              <w:rPr>
                <w:noProof/>
                <w:webHidden/>
              </w:rPr>
              <w:tab/>
            </w:r>
            <w:r w:rsidR="00614392">
              <w:rPr>
                <w:noProof/>
                <w:webHidden/>
              </w:rPr>
              <w:fldChar w:fldCharType="begin"/>
            </w:r>
            <w:r w:rsidR="00614392">
              <w:rPr>
                <w:noProof/>
                <w:webHidden/>
              </w:rPr>
              <w:instrText xml:space="preserve"> PAGEREF _Toc50991667 \h </w:instrText>
            </w:r>
            <w:r w:rsidR="00614392">
              <w:rPr>
                <w:noProof/>
                <w:webHidden/>
              </w:rPr>
            </w:r>
            <w:r w:rsidR="00614392">
              <w:rPr>
                <w:noProof/>
                <w:webHidden/>
              </w:rPr>
              <w:fldChar w:fldCharType="separate"/>
            </w:r>
            <w:r w:rsidR="00614392">
              <w:rPr>
                <w:noProof/>
                <w:webHidden/>
              </w:rPr>
              <w:t>12</w:t>
            </w:r>
            <w:r w:rsidR="00614392">
              <w:rPr>
                <w:noProof/>
                <w:webHidden/>
              </w:rPr>
              <w:fldChar w:fldCharType="end"/>
            </w:r>
          </w:hyperlink>
        </w:p>
        <w:p w14:paraId="0E78F3C2" w14:textId="6F440172" w:rsidR="00614392" w:rsidRDefault="00DF05E2">
          <w:pPr>
            <w:pStyle w:val="TOC1"/>
            <w:tabs>
              <w:tab w:val="right" w:leader="dot" w:pos="9016"/>
            </w:tabs>
            <w:rPr>
              <w:rFonts w:cstheme="minorBidi"/>
              <w:noProof/>
              <w:lang w:val="en-AU" w:eastAsia="en-AU"/>
            </w:rPr>
          </w:pPr>
          <w:hyperlink w:anchor="_Toc50991668" w:history="1">
            <w:r w:rsidR="00614392" w:rsidRPr="002C55F6">
              <w:rPr>
                <w:rStyle w:val="Hyperlink"/>
                <w:noProof/>
              </w:rPr>
              <w:t>References</w:t>
            </w:r>
            <w:r w:rsidR="00614392">
              <w:rPr>
                <w:noProof/>
                <w:webHidden/>
              </w:rPr>
              <w:tab/>
            </w:r>
            <w:r w:rsidR="00614392">
              <w:rPr>
                <w:noProof/>
                <w:webHidden/>
              </w:rPr>
              <w:fldChar w:fldCharType="begin"/>
            </w:r>
            <w:r w:rsidR="00614392">
              <w:rPr>
                <w:noProof/>
                <w:webHidden/>
              </w:rPr>
              <w:instrText xml:space="preserve"> PAGEREF _Toc50991668 \h </w:instrText>
            </w:r>
            <w:r w:rsidR="00614392">
              <w:rPr>
                <w:noProof/>
                <w:webHidden/>
              </w:rPr>
            </w:r>
            <w:r w:rsidR="00614392">
              <w:rPr>
                <w:noProof/>
                <w:webHidden/>
              </w:rPr>
              <w:fldChar w:fldCharType="separate"/>
            </w:r>
            <w:r w:rsidR="00614392">
              <w:rPr>
                <w:noProof/>
                <w:webHidden/>
              </w:rPr>
              <w:t>13</w:t>
            </w:r>
            <w:r w:rsidR="00614392">
              <w:rPr>
                <w:noProof/>
                <w:webHidden/>
              </w:rPr>
              <w:fldChar w:fldCharType="end"/>
            </w:r>
          </w:hyperlink>
        </w:p>
        <w:p w14:paraId="17062C7B" w14:textId="512C1186" w:rsidR="00614392" w:rsidRDefault="00614392">
          <w:r>
            <w:rPr>
              <w:b/>
              <w:bCs/>
              <w:noProof/>
            </w:rPr>
            <w:fldChar w:fldCharType="end"/>
          </w:r>
        </w:p>
      </w:sdtContent>
    </w:sdt>
    <w:p w14:paraId="6134A900" w14:textId="77777777" w:rsidR="001B6B09" w:rsidRDefault="001B6B09" w:rsidP="00F811CC">
      <w:pPr>
        <w:pStyle w:val="Heading1"/>
      </w:pPr>
    </w:p>
    <w:p w14:paraId="260DF786" w14:textId="77777777" w:rsidR="001B6B09" w:rsidRDefault="001B6B09">
      <w:pPr>
        <w:rPr>
          <w:rFonts w:asciiTheme="majorHAnsi" w:eastAsiaTheme="majorEastAsia" w:hAnsiTheme="majorHAnsi" w:cstheme="majorBidi"/>
          <w:color w:val="2F5496" w:themeColor="accent1" w:themeShade="BF"/>
          <w:sz w:val="32"/>
          <w:szCs w:val="32"/>
        </w:rPr>
      </w:pPr>
      <w:r>
        <w:br w:type="page"/>
      </w:r>
    </w:p>
    <w:p w14:paraId="25CA6B0E" w14:textId="3C445F6F" w:rsidR="00F72249" w:rsidRDefault="00BD028E" w:rsidP="00F811CC">
      <w:pPr>
        <w:pStyle w:val="Heading1"/>
      </w:pPr>
      <w:bookmarkStart w:id="0" w:name="_Toc50991661"/>
      <w:r>
        <w:lastRenderedPageBreak/>
        <w:t>Abstract</w:t>
      </w:r>
      <w:bookmarkEnd w:id="0"/>
    </w:p>
    <w:p w14:paraId="268EA1EC" w14:textId="037775B9" w:rsidR="002053F6" w:rsidRDefault="009D4EFF">
      <w:r>
        <w:t xml:space="preserve">Machine learning comprises of </w:t>
      </w:r>
      <w:r w:rsidR="00D35510">
        <w:t>vast data mining algorithms that are being used in various sectors of the industries to get</w:t>
      </w:r>
      <w:r w:rsidR="005856CF">
        <w:t xml:space="preserve"> to the point results and predict the future values. </w:t>
      </w:r>
      <w:r w:rsidR="002053F6">
        <w:t xml:space="preserve">This paper comprises of different </w:t>
      </w:r>
      <w:r w:rsidR="00BF2094">
        <w:t>data mining algorithms that are being used</w:t>
      </w:r>
      <w:r w:rsidR="00FF04BC">
        <w:t xml:space="preserve"> in the field of machine learning which provides accura</w:t>
      </w:r>
      <w:r w:rsidR="00AF2474">
        <w:t>te results</w:t>
      </w:r>
      <w:r w:rsidR="001B2C0F">
        <w:t xml:space="preserve"> depending upon </w:t>
      </w:r>
      <w:r w:rsidR="00AF2474">
        <w:t>vivid</w:t>
      </w:r>
      <w:r w:rsidR="001B2C0F">
        <w:t xml:space="preserve"> datasets that are being used in it. </w:t>
      </w:r>
      <w:r w:rsidR="004906E5">
        <w:t>Secondly, one of the important aspects that this paper cover</w:t>
      </w:r>
      <w:r w:rsidR="00C215CE">
        <w:t>s</w:t>
      </w:r>
      <w:r w:rsidR="004906E5">
        <w:t xml:space="preserve"> is the </w:t>
      </w:r>
      <w:r w:rsidR="00674723">
        <w:t>advantages and disadvantages of different data mining algorithms to get a better understanding</w:t>
      </w:r>
      <w:r w:rsidR="00C215CE">
        <w:t xml:space="preserve"> of</w:t>
      </w:r>
      <w:r w:rsidR="00674723">
        <w:t xml:space="preserve"> which algorithm </w:t>
      </w:r>
      <w:r w:rsidR="00735D29">
        <w:t>suits better to the respected dataset</w:t>
      </w:r>
      <w:r w:rsidR="00FC1212">
        <w:t xml:space="preserve">. </w:t>
      </w:r>
      <w:r w:rsidR="00865B1C">
        <w:t xml:space="preserve">Lastly, </w:t>
      </w:r>
      <w:r w:rsidR="00C215CE">
        <w:t xml:space="preserve">an </w:t>
      </w:r>
      <w:r w:rsidR="00865B1C">
        <w:t>evaluation will be imposed on the dataset to get the performance evaluation results upon different attributes</w:t>
      </w:r>
      <w:r>
        <w:t xml:space="preserve"> and algorithms and a conclusion will be drawn based on it.</w:t>
      </w:r>
    </w:p>
    <w:p w14:paraId="591E2B8A" w14:textId="0E468CC2" w:rsidR="005856CF" w:rsidRDefault="005856CF" w:rsidP="00F811CC">
      <w:pPr>
        <w:pStyle w:val="Heading1"/>
      </w:pPr>
      <w:bookmarkStart w:id="1" w:name="_Toc50991662"/>
      <w:r>
        <w:t>Introduction to</w:t>
      </w:r>
      <w:r w:rsidR="00B26E1C">
        <w:t xml:space="preserve"> the data analytic application background, motivation and aim</w:t>
      </w:r>
      <w:bookmarkEnd w:id="1"/>
    </w:p>
    <w:p w14:paraId="6AE1E7F0" w14:textId="0FE0E8C9" w:rsidR="00BD028E" w:rsidRDefault="000917A2">
      <w:r>
        <w:t>As multiple data mining algorithms are being used in different fields of the industry</w:t>
      </w:r>
      <w:r w:rsidR="00C74B97">
        <w:t xml:space="preserve"> in the world</w:t>
      </w:r>
      <w:r>
        <w:t xml:space="preserve">, this research paper is focused </w:t>
      </w:r>
      <w:r w:rsidR="00AC1DAB">
        <w:t>on Time</w:t>
      </w:r>
      <w:r w:rsidR="00BA5D70">
        <w:t>-</w:t>
      </w:r>
      <w:r w:rsidR="00AC1DAB">
        <w:t xml:space="preserve">series data </w:t>
      </w:r>
      <w:r w:rsidR="00D32D5C">
        <w:t xml:space="preserve">analysis </w:t>
      </w:r>
      <w:r w:rsidR="00B925C3">
        <w:t xml:space="preserve">in the healthcare </w:t>
      </w:r>
      <w:r w:rsidR="00127D35">
        <w:t>sector</w:t>
      </w:r>
      <w:r w:rsidR="00631B82">
        <w:t xml:space="preserve">. </w:t>
      </w:r>
      <w:r w:rsidR="00BE45C0" w:rsidRPr="00255457">
        <w:rPr>
          <w:highlight w:val="yellow"/>
        </w:rPr>
        <w:t>One of the benefits of deploying this al</w:t>
      </w:r>
      <w:r w:rsidR="00E0177F" w:rsidRPr="00255457">
        <w:rPr>
          <w:highlight w:val="yellow"/>
        </w:rPr>
        <w:t xml:space="preserve">gorithm in the field of healthcare is that it easily identifies the nature </w:t>
      </w:r>
      <w:r w:rsidR="00AF4343" w:rsidRPr="00255457">
        <w:rPr>
          <w:highlight w:val="yellow"/>
        </w:rPr>
        <w:t>of the event represented and accurately predicts the future forecast. Because of this</w:t>
      </w:r>
      <w:r w:rsidR="00BA5D70" w:rsidRPr="00255457">
        <w:rPr>
          <w:highlight w:val="yellow"/>
        </w:rPr>
        <w:t>,</w:t>
      </w:r>
      <w:r w:rsidR="00AF4343" w:rsidRPr="00255457">
        <w:rPr>
          <w:highlight w:val="yellow"/>
        </w:rPr>
        <w:t xml:space="preserve"> the healthcare industry will be equipped </w:t>
      </w:r>
      <w:r w:rsidR="00526FB0" w:rsidRPr="00255457">
        <w:rPr>
          <w:highlight w:val="yellow"/>
        </w:rPr>
        <w:t xml:space="preserve">with its functionalities for </w:t>
      </w:r>
      <w:r w:rsidR="00DE0DE6" w:rsidRPr="00255457">
        <w:rPr>
          <w:highlight w:val="yellow"/>
        </w:rPr>
        <w:t>the</w:t>
      </w:r>
      <w:r w:rsidR="00526FB0" w:rsidRPr="00255457">
        <w:rPr>
          <w:highlight w:val="yellow"/>
        </w:rPr>
        <w:t xml:space="preserve"> future events</w:t>
      </w:r>
      <w:r w:rsidR="00BA5D70" w:rsidRPr="00255457">
        <w:rPr>
          <w:highlight w:val="yellow"/>
        </w:rPr>
        <w:t>,</w:t>
      </w:r>
      <w:r w:rsidR="00BA5D70">
        <w:t xml:space="preserve"> for example,</w:t>
      </w:r>
      <w:r w:rsidR="00526FB0">
        <w:t xml:space="preserve"> this </w:t>
      </w:r>
      <w:r w:rsidR="00BA5D70">
        <w:t>COVID</w:t>
      </w:r>
      <w:r w:rsidR="00526FB0">
        <w:t>-19 pandemic that the world is facing today</w:t>
      </w:r>
      <w:r w:rsidR="00815899">
        <w:t>, w</w:t>
      </w:r>
      <w:r w:rsidR="00E54D02">
        <w:t>hen proper data are being collected and forecasted for this</w:t>
      </w:r>
      <w:r w:rsidR="008E5A13">
        <w:t xml:space="preserve"> type of</w:t>
      </w:r>
      <w:r w:rsidR="00E54D02">
        <w:t xml:space="preserve"> event then all the hospital</w:t>
      </w:r>
      <w:r w:rsidR="00936A39">
        <w:t xml:space="preserve">s </w:t>
      </w:r>
      <w:r w:rsidR="008E5A13">
        <w:t>can</w:t>
      </w:r>
      <w:r w:rsidR="00936A39">
        <w:t xml:space="preserve"> improvise their </w:t>
      </w:r>
      <w:r w:rsidR="00FD7DB1">
        <w:t>systems and clinical involvement</w:t>
      </w:r>
      <w:r w:rsidR="00936A39">
        <w:t xml:space="preserve"> that will prove beneficial for the </w:t>
      </w:r>
      <w:r w:rsidR="00D924AB">
        <w:t>affected</w:t>
      </w:r>
      <w:r w:rsidR="00936A39">
        <w:t xml:space="preserve"> patients and </w:t>
      </w:r>
      <w:r w:rsidR="00D924AB">
        <w:t>future enhancements</w:t>
      </w:r>
      <w:r w:rsidR="00936A39">
        <w:t xml:space="preserve"> as well</w:t>
      </w:r>
      <w:r w:rsidR="00526FB0">
        <w:t xml:space="preserve">. </w:t>
      </w:r>
      <w:r w:rsidR="005D2F9F" w:rsidRPr="00515159">
        <w:rPr>
          <w:highlight w:val="yellow"/>
        </w:rPr>
        <w:t xml:space="preserve">The </w:t>
      </w:r>
      <w:r w:rsidR="00E5353C" w:rsidRPr="00515159">
        <w:rPr>
          <w:highlight w:val="yellow"/>
        </w:rPr>
        <w:t>aim</w:t>
      </w:r>
      <w:r w:rsidR="001504C8" w:rsidRPr="00515159">
        <w:rPr>
          <w:highlight w:val="yellow"/>
        </w:rPr>
        <w:t xml:space="preserve"> and motivation</w:t>
      </w:r>
      <w:r w:rsidR="005D2F9F" w:rsidRPr="00515159">
        <w:rPr>
          <w:highlight w:val="yellow"/>
        </w:rPr>
        <w:t xml:space="preserve"> behind this paper </w:t>
      </w:r>
      <w:r w:rsidR="00746DBA" w:rsidRPr="00515159">
        <w:rPr>
          <w:highlight w:val="yellow"/>
        </w:rPr>
        <w:t>are</w:t>
      </w:r>
      <w:r w:rsidR="005D2F9F" w:rsidRPr="00515159">
        <w:rPr>
          <w:highlight w:val="yellow"/>
        </w:rPr>
        <w:t xml:space="preserve"> to </w:t>
      </w:r>
      <w:r w:rsidR="007671A5" w:rsidRPr="00515159">
        <w:rPr>
          <w:highlight w:val="yellow"/>
        </w:rPr>
        <w:t>deploy different data mining algorithms on two hospital datasets and observe which one is more accurate to another.</w:t>
      </w:r>
      <w:r w:rsidR="0010060F" w:rsidRPr="00515159">
        <w:rPr>
          <w:highlight w:val="yellow"/>
        </w:rPr>
        <w:t xml:space="preserve"> By</w:t>
      </w:r>
      <w:r w:rsidR="00CA5231" w:rsidRPr="00515159">
        <w:rPr>
          <w:highlight w:val="yellow"/>
        </w:rPr>
        <w:t xml:space="preserve"> getting the accuracy of the respected algorithm</w:t>
      </w:r>
      <w:r w:rsidR="006106E1" w:rsidRPr="00515159">
        <w:rPr>
          <w:highlight w:val="yellow"/>
        </w:rPr>
        <w:t xml:space="preserve"> </w:t>
      </w:r>
      <w:r w:rsidR="00CA5231" w:rsidRPr="00515159">
        <w:rPr>
          <w:highlight w:val="yellow"/>
        </w:rPr>
        <w:t xml:space="preserve">it’ll provide </w:t>
      </w:r>
      <w:r w:rsidR="00746DBA" w:rsidRPr="00515159">
        <w:rPr>
          <w:highlight w:val="yellow"/>
        </w:rPr>
        <w:t xml:space="preserve">a </w:t>
      </w:r>
      <w:r w:rsidR="00CB1C94" w:rsidRPr="00515159">
        <w:rPr>
          <w:highlight w:val="yellow"/>
        </w:rPr>
        <w:t>better</w:t>
      </w:r>
      <w:r w:rsidR="007570A4" w:rsidRPr="00515159">
        <w:rPr>
          <w:highlight w:val="yellow"/>
        </w:rPr>
        <w:t xml:space="preserve"> understanding of</w:t>
      </w:r>
      <w:r w:rsidR="00CB1C94" w:rsidRPr="00515159">
        <w:rPr>
          <w:highlight w:val="yellow"/>
        </w:rPr>
        <w:t xml:space="preserve"> time series forecasting which will </w:t>
      </w:r>
      <w:r w:rsidR="00377E3E" w:rsidRPr="00515159">
        <w:rPr>
          <w:highlight w:val="yellow"/>
        </w:rPr>
        <w:t xml:space="preserve">eventually </w:t>
      </w:r>
      <w:r w:rsidR="00CB1C94" w:rsidRPr="00515159">
        <w:rPr>
          <w:highlight w:val="yellow"/>
        </w:rPr>
        <w:t>prove beneficial for the healthcare sector</w:t>
      </w:r>
      <w:r w:rsidR="00B14E53" w:rsidRPr="00515159">
        <w:rPr>
          <w:highlight w:val="yellow"/>
        </w:rPr>
        <w:t xml:space="preserve"> along with different industry fields</w:t>
      </w:r>
      <w:r w:rsidR="00CB1C94">
        <w:t>.</w:t>
      </w:r>
      <w:r w:rsidR="0010060F">
        <w:t xml:space="preserve"> </w:t>
      </w:r>
      <w:r w:rsidR="00746DBA">
        <w:t>At</w:t>
      </w:r>
      <w:r w:rsidR="006106E1">
        <w:t xml:space="preserve"> the end </w:t>
      </w:r>
      <w:r w:rsidR="0036491D">
        <w:t xml:space="preserve">with the help of </w:t>
      </w:r>
      <w:r w:rsidR="00746DBA">
        <w:t xml:space="preserve">a </w:t>
      </w:r>
      <w:r w:rsidR="0036491D">
        <w:t>comparison process</w:t>
      </w:r>
      <w:r w:rsidR="00746DBA">
        <w:t>,</w:t>
      </w:r>
      <w:r w:rsidR="0036491D">
        <w:t xml:space="preserve"> it will be made clear which algorithm works better on the respected data set.</w:t>
      </w:r>
    </w:p>
    <w:p w14:paraId="1111FA25" w14:textId="709269BB" w:rsidR="0036491D" w:rsidRDefault="0036491D" w:rsidP="00F811CC">
      <w:pPr>
        <w:pStyle w:val="Heading1"/>
      </w:pPr>
      <w:bookmarkStart w:id="2" w:name="_Toc50991663"/>
      <w:r>
        <w:t>Summary of the data set.</w:t>
      </w:r>
      <w:bookmarkEnd w:id="2"/>
    </w:p>
    <w:p w14:paraId="3BEF187B" w14:textId="424F20CA" w:rsidR="007B0EF8" w:rsidRDefault="007B0EF8">
      <w:r>
        <w:t>In this report</w:t>
      </w:r>
      <w:r w:rsidR="00746DBA">
        <w:t>,</w:t>
      </w:r>
      <w:r>
        <w:t xml:space="preserve"> two datasets have been used </w:t>
      </w:r>
    </w:p>
    <w:p w14:paraId="111F2B8C" w14:textId="44DE167E" w:rsidR="007B0EF8" w:rsidRDefault="00B43C1C" w:rsidP="007B0EF8">
      <w:pPr>
        <w:pStyle w:val="ListParagraph"/>
        <w:numPr>
          <w:ilvl w:val="0"/>
          <w:numId w:val="1"/>
        </w:numPr>
      </w:pPr>
      <w:r>
        <w:t>Horton General Hospital.</w:t>
      </w:r>
    </w:p>
    <w:p w14:paraId="1E045F5C" w14:textId="44F9C9A0" w:rsidR="00EA03F5" w:rsidRDefault="00B43C1C" w:rsidP="00EA03F5">
      <w:pPr>
        <w:pStyle w:val="ListParagraph"/>
        <w:numPr>
          <w:ilvl w:val="0"/>
          <w:numId w:val="1"/>
        </w:numPr>
      </w:pPr>
      <w:r>
        <w:t>Diabetic data</w:t>
      </w:r>
    </w:p>
    <w:p w14:paraId="6191415A" w14:textId="2BD19919" w:rsidR="00EA03F5" w:rsidRPr="00F811CC" w:rsidRDefault="00EA03F5" w:rsidP="00EA03F5">
      <w:pPr>
        <w:rPr>
          <w:b/>
          <w:bCs/>
        </w:rPr>
      </w:pPr>
      <w:r w:rsidRPr="00F811CC">
        <w:rPr>
          <w:b/>
          <w:bCs/>
        </w:rPr>
        <w:t>Horton General Hospital data</w:t>
      </w:r>
    </w:p>
    <w:p w14:paraId="22EB2A07" w14:textId="3E1E5138" w:rsidR="00EA03F5" w:rsidRDefault="00EA03F5" w:rsidP="00EA03F5">
      <w:r>
        <w:t xml:space="preserve">This </w:t>
      </w:r>
      <w:r w:rsidRPr="006513E5">
        <w:rPr>
          <w:highlight w:val="yellow"/>
        </w:rPr>
        <w:t xml:space="preserve">data consists of </w:t>
      </w:r>
      <w:r w:rsidR="004C4E10" w:rsidRPr="006513E5">
        <w:rPr>
          <w:highlight w:val="yellow"/>
        </w:rPr>
        <w:t xml:space="preserve">seven attributes which are index, cardio, respo, </w:t>
      </w:r>
      <w:r w:rsidR="00623DD2" w:rsidRPr="006513E5">
        <w:rPr>
          <w:highlight w:val="yellow"/>
        </w:rPr>
        <w:t xml:space="preserve">hypo, adm, year and month. </w:t>
      </w:r>
      <w:r w:rsidR="00BD61B2" w:rsidRPr="006513E5">
        <w:rPr>
          <w:highlight w:val="yellow"/>
        </w:rPr>
        <w:t xml:space="preserve">All the data attributes are of </w:t>
      </w:r>
      <w:r w:rsidR="004E0487" w:rsidRPr="006513E5">
        <w:rPr>
          <w:highlight w:val="yellow"/>
        </w:rPr>
        <w:t xml:space="preserve">a </w:t>
      </w:r>
      <w:r w:rsidR="00BD61B2" w:rsidRPr="006513E5">
        <w:rPr>
          <w:highlight w:val="yellow"/>
        </w:rPr>
        <w:t>numeric value and ha</w:t>
      </w:r>
      <w:r w:rsidR="004E0487" w:rsidRPr="006513E5">
        <w:rPr>
          <w:highlight w:val="yellow"/>
        </w:rPr>
        <w:t>ve</w:t>
      </w:r>
      <w:r w:rsidR="00BD61B2" w:rsidRPr="006513E5">
        <w:rPr>
          <w:highlight w:val="yellow"/>
        </w:rPr>
        <w:t xml:space="preserve"> </w:t>
      </w:r>
      <w:r w:rsidR="004E0487" w:rsidRPr="006513E5">
        <w:rPr>
          <w:highlight w:val="yellow"/>
        </w:rPr>
        <w:t>a</w:t>
      </w:r>
      <w:r w:rsidR="00BD61B2" w:rsidRPr="006513E5">
        <w:rPr>
          <w:highlight w:val="yellow"/>
        </w:rPr>
        <w:t xml:space="preserve"> total size of 4 kb.</w:t>
      </w:r>
    </w:p>
    <w:p w14:paraId="666715A6" w14:textId="6BB9CD88" w:rsidR="002A3E48" w:rsidRPr="00F811CC" w:rsidRDefault="002A3E48" w:rsidP="00EA03F5">
      <w:pPr>
        <w:rPr>
          <w:b/>
          <w:bCs/>
        </w:rPr>
      </w:pPr>
      <w:r w:rsidRPr="00F811CC">
        <w:rPr>
          <w:b/>
          <w:bCs/>
        </w:rPr>
        <w:t xml:space="preserve">Data pre-processing </w:t>
      </w:r>
    </w:p>
    <w:p w14:paraId="520EDAC2" w14:textId="08803A6E" w:rsidR="002A3E48" w:rsidRDefault="00B36A76" w:rsidP="00EA03F5">
      <w:r>
        <w:t xml:space="preserve">After </w:t>
      </w:r>
      <w:r w:rsidR="004E0487">
        <w:t xml:space="preserve">the </w:t>
      </w:r>
      <w:r>
        <w:t xml:space="preserve">opening of </w:t>
      </w:r>
      <w:r w:rsidRPr="009F21EE">
        <w:rPr>
          <w:highlight w:val="yellow"/>
        </w:rPr>
        <w:t xml:space="preserve">the WEKA </w:t>
      </w:r>
      <w:r w:rsidR="004E0487" w:rsidRPr="009F21EE">
        <w:rPr>
          <w:highlight w:val="yellow"/>
        </w:rPr>
        <w:t>E</w:t>
      </w:r>
      <w:r w:rsidR="0009694F" w:rsidRPr="009F21EE">
        <w:rPr>
          <w:highlight w:val="yellow"/>
        </w:rPr>
        <w:t>xplorer</w:t>
      </w:r>
      <w:r w:rsidR="0009694F">
        <w:t>,</w:t>
      </w:r>
      <w:r>
        <w:t xml:space="preserve"> the data is being loaded into </w:t>
      </w:r>
      <w:r w:rsidR="00BE48C5">
        <w:t xml:space="preserve">the pre-processor by the “open file” </w:t>
      </w:r>
      <w:r w:rsidR="000D38D3">
        <w:t>tab.</w:t>
      </w:r>
    </w:p>
    <w:p w14:paraId="7808BED2" w14:textId="1EE1EE0E" w:rsidR="000D38D3" w:rsidRDefault="000D38D3" w:rsidP="00EA03F5">
      <w:r w:rsidRPr="009F21EE">
        <w:rPr>
          <w:highlight w:val="yellow"/>
        </w:rPr>
        <w:t>After opening up the dataset all the attributes are seen under the “select attribute” window in the pre</w:t>
      </w:r>
      <w:r w:rsidR="004E0487" w:rsidRPr="009F21EE">
        <w:rPr>
          <w:highlight w:val="yellow"/>
        </w:rPr>
        <w:t>-</w:t>
      </w:r>
      <w:r w:rsidRPr="009F21EE">
        <w:rPr>
          <w:highlight w:val="yellow"/>
        </w:rPr>
        <w:t>process tab</w:t>
      </w:r>
      <w:r w:rsidR="00AB26C5" w:rsidRPr="009F21EE">
        <w:rPr>
          <w:highlight w:val="yellow"/>
        </w:rPr>
        <w:t xml:space="preserve"> where the data type, missing attributes and unique attributes are shown which are the important</w:t>
      </w:r>
      <w:r w:rsidR="0009694F" w:rsidRPr="009F21EE">
        <w:rPr>
          <w:highlight w:val="yellow"/>
        </w:rPr>
        <w:t xml:space="preserve"> functionalities that will be used further in data pre-processing.</w:t>
      </w:r>
      <w:r w:rsidR="00FC4384" w:rsidRPr="009F21EE">
        <w:rPr>
          <w:highlight w:val="yellow"/>
        </w:rPr>
        <w:t xml:space="preserve"> Now after observing the data the index attribute was of the minimal importance in the dataset hence it was being removed by using </w:t>
      </w:r>
      <w:r w:rsidR="004E0487" w:rsidRPr="009F21EE">
        <w:rPr>
          <w:highlight w:val="yellow"/>
        </w:rPr>
        <w:t xml:space="preserve">the </w:t>
      </w:r>
      <w:r w:rsidR="00354D29" w:rsidRPr="009F21EE">
        <w:rPr>
          <w:highlight w:val="yellow"/>
        </w:rPr>
        <w:t>“Remove” filter to make the dataset more compact.</w:t>
      </w:r>
    </w:p>
    <w:p w14:paraId="559D6F1D" w14:textId="1C80D4DE" w:rsidR="0009694F" w:rsidRDefault="001D6935" w:rsidP="00EA03F5">
      <w:r w:rsidRPr="00B21E2D">
        <w:rPr>
          <w:highlight w:val="yellow"/>
        </w:rPr>
        <w:lastRenderedPageBreak/>
        <w:t>Now among all these attributes</w:t>
      </w:r>
      <w:r w:rsidR="004E0487" w:rsidRPr="00B21E2D">
        <w:rPr>
          <w:highlight w:val="yellow"/>
        </w:rPr>
        <w:t>,</w:t>
      </w:r>
      <w:r w:rsidRPr="00B21E2D">
        <w:rPr>
          <w:highlight w:val="yellow"/>
        </w:rPr>
        <w:t xml:space="preserve"> it has to be decided which attribute is the uttermost of importance to perform the time series analysis. </w:t>
      </w:r>
      <w:r w:rsidR="00C113D4" w:rsidRPr="00B21E2D">
        <w:rPr>
          <w:highlight w:val="yellow"/>
        </w:rPr>
        <w:t>T</w:t>
      </w:r>
      <w:r w:rsidRPr="00B21E2D">
        <w:rPr>
          <w:highlight w:val="yellow"/>
        </w:rPr>
        <w:t xml:space="preserve">o do so the </w:t>
      </w:r>
      <w:r w:rsidR="00FC4384" w:rsidRPr="00B21E2D">
        <w:rPr>
          <w:highlight w:val="yellow"/>
        </w:rPr>
        <w:t>pr</w:t>
      </w:r>
      <w:r w:rsidR="00354D29" w:rsidRPr="00B21E2D">
        <w:rPr>
          <w:highlight w:val="yellow"/>
        </w:rPr>
        <w:t>incipal component analysis is to be done.</w:t>
      </w:r>
      <w:r w:rsidR="00354D29">
        <w:t xml:space="preserve"> </w:t>
      </w:r>
    </w:p>
    <w:p w14:paraId="12F7ACDF" w14:textId="64C5284C" w:rsidR="00161E39" w:rsidRDefault="00B503A8" w:rsidP="00EA03F5">
      <w:r w:rsidRPr="00327A15">
        <w:rPr>
          <w:highlight w:val="yellow"/>
        </w:rPr>
        <w:t>By applying the principal component u</w:t>
      </w:r>
      <w:r w:rsidR="00161E39" w:rsidRPr="00327A15">
        <w:rPr>
          <w:highlight w:val="yellow"/>
        </w:rPr>
        <w:t>nder “select attributes”</w:t>
      </w:r>
      <w:r w:rsidR="0002693A" w:rsidRPr="00327A15">
        <w:rPr>
          <w:highlight w:val="yellow"/>
        </w:rPr>
        <w:t xml:space="preserve"> component and ranker search method of the search method </w:t>
      </w:r>
      <w:r w:rsidR="00691400" w:rsidRPr="00327A15">
        <w:rPr>
          <w:highlight w:val="yellow"/>
        </w:rPr>
        <w:t>we got the analysis of it. By precise observation of the Correlation matrix</w:t>
      </w:r>
      <w:r w:rsidR="00AA3295" w:rsidRPr="00327A15">
        <w:rPr>
          <w:highlight w:val="yellow"/>
        </w:rPr>
        <w:t xml:space="preserve">, </w:t>
      </w:r>
      <w:r w:rsidR="00691400" w:rsidRPr="00327A15">
        <w:rPr>
          <w:highlight w:val="yellow"/>
        </w:rPr>
        <w:t>ranked attributes</w:t>
      </w:r>
      <w:r w:rsidR="00AA3295" w:rsidRPr="00327A15">
        <w:rPr>
          <w:highlight w:val="yellow"/>
        </w:rPr>
        <w:t xml:space="preserve"> and</w:t>
      </w:r>
      <w:r w:rsidR="00AA3295">
        <w:t xml:space="preserve"> </w:t>
      </w:r>
      <w:r w:rsidR="00C113D4" w:rsidRPr="007B08E9">
        <w:rPr>
          <w:highlight w:val="yellow"/>
        </w:rPr>
        <w:t>E</w:t>
      </w:r>
      <w:r w:rsidR="00151500" w:rsidRPr="007B08E9">
        <w:rPr>
          <w:highlight w:val="yellow"/>
        </w:rPr>
        <w:t>igen vector</w:t>
      </w:r>
      <w:r w:rsidR="00C113D4" w:rsidRPr="007B08E9">
        <w:rPr>
          <w:highlight w:val="yellow"/>
        </w:rPr>
        <w:t>-</w:t>
      </w:r>
      <w:r w:rsidR="00151500" w:rsidRPr="007B08E9">
        <w:rPr>
          <w:highlight w:val="yellow"/>
        </w:rPr>
        <w:t>matrix</w:t>
      </w:r>
      <w:r w:rsidR="00655C4C" w:rsidRPr="007B08E9">
        <w:rPr>
          <w:highlight w:val="yellow"/>
        </w:rPr>
        <w:t xml:space="preserve"> their values are </w:t>
      </w:r>
      <w:r w:rsidR="00BE3EEF" w:rsidRPr="007B08E9">
        <w:rPr>
          <w:highlight w:val="yellow"/>
        </w:rPr>
        <w:t>0.7</w:t>
      </w:r>
      <w:r w:rsidR="00426982" w:rsidRPr="007B08E9">
        <w:rPr>
          <w:highlight w:val="yellow"/>
        </w:rPr>
        <w:t>0</w:t>
      </w:r>
      <w:r w:rsidR="007242D1" w:rsidRPr="007B08E9">
        <w:rPr>
          <w:highlight w:val="yellow"/>
        </w:rPr>
        <w:t xml:space="preserve"> for </w:t>
      </w:r>
      <w:r w:rsidR="00426982" w:rsidRPr="007B08E9">
        <w:rPr>
          <w:highlight w:val="yellow"/>
        </w:rPr>
        <w:t>hypo</w:t>
      </w:r>
      <w:r w:rsidR="007242D1" w:rsidRPr="007B08E9">
        <w:rPr>
          <w:highlight w:val="yellow"/>
        </w:rPr>
        <w:t xml:space="preserve"> and </w:t>
      </w:r>
      <w:r w:rsidR="00BE3EEF" w:rsidRPr="007B08E9">
        <w:rPr>
          <w:highlight w:val="yellow"/>
        </w:rPr>
        <w:t>0.6</w:t>
      </w:r>
      <w:r w:rsidR="00130391" w:rsidRPr="007B08E9">
        <w:rPr>
          <w:highlight w:val="yellow"/>
        </w:rPr>
        <w:t>5</w:t>
      </w:r>
      <w:r w:rsidR="007242D1" w:rsidRPr="007B08E9">
        <w:rPr>
          <w:highlight w:val="yellow"/>
        </w:rPr>
        <w:t xml:space="preserve"> for adm</w:t>
      </w:r>
      <w:r w:rsidR="00F84ACD" w:rsidRPr="007B08E9">
        <w:rPr>
          <w:highlight w:val="yellow"/>
        </w:rPr>
        <w:t>.</w:t>
      </w:r>
      <w:r w:rsidR="00F84ACD">
        <w:t xml:space="preserve"> These two attributes or features has the larger value as compared to the rest of the attributes hence they are being used for the time series forecasting.</w:t>
      </w:r>
    </w:p>
    <w:p w14:paraId="099E8146" w14:textId="7E94A011" w:rsidR="00B50411" w:rsidRPr="00F811CC" w:rsidRDefault="00B50411" w:rsidP="00EA03F5">
      <w:pPr>
        <w:rPr>
          <w:b/>
          <w:bCs/>
        </w:rPr>
      </w:pPr>
      <w:r w:rsidRPr="00F811CC">
        <w:rPr>
          <w:b/>
          <w:bCs/>
        </w:rPr>
        <w:t>Diabetic data</w:t>
      </w:r>
    </w:p>
    <w:p w14:paraId="26CDB034" w14:textId="7AA7E4B1" w:rsidR="00B50411" w:rsidRDefault="00B50411" w:rsidP="00EA03F5">
      <w:r>
        <w:t>The dataset consists o</w:t>
      </w:r>
      <w:r w:rsidRPr="007B08E9">
        <w:rPr>
          <w:highlight w:val="yellow"/>
        </w:rPr>
        <w:t xml:space="preserve">f </w:t>
      </w:r>
      <w:r w:rsidR="0088442D" w:rsidRPr="007B08E9">
        <w:rPr>
          <w:highlight w:val="yellow"/>
        </w:rPr>
        <w:t>50</w:t>
      </w:r>
      <w:r w:rsidRPr="007B08E9">
        <w:rPr>
          <w:highlight w:val="yellow"/>
        </w:rPr>
        <w:t xml:space="preserve"> attributes in which all the attributes are of </w:t>
      </w:r>
      <w:r w:rsidR="00C113D4" w:rsidRPr="007B08E9">
        <w:rPr>
          <w:highlight w:val="yellow"/>
        </w:rPr>
        <w:t xml:space="preserve">the </w:t>
      </w:r>
      <w:r w:rsidRPr="007B08E9">
        <w:rPr>
          <w:highlight w:val="yellow"/>
        </w:rPr>
        <w:t xml:space="preserve">generic data type. </w:t>
      </w:r>
      <w:r w:rsidR="00281449" w:rsidRPr="007B08E9">
        <w:rPr>
          <w:highlight w:val="yellow"/>
        </w:rPr>
        <w:t xml:space="preserve">The total size of the file is </w:t>
      </w:r>
      <w:r w:rsidR="0088442D" w:rsidRPr="007B08E9">
        <w:rPr>
          <w:highlight w:val="yellow"/>
        </w:rPr>
        <w:t xml:space="preserve">18,711 </w:t>
      </w:r>
      <w:r w:rsidR="00497738" w:rsidRPr="007B08E9">
        <w:rPr>
          <w:highlight w:val="yellow"/>
        </w:rPr>
        <w:t>kb.</w:t>
      </w:r>
    </w:p>
    <w:p w14:paraId="58664D7B" w14:textId="4D2907AF" w:rsidR="00942E22" w:rsidRPr="00F811CC" w:rsidRDefault="00942E22" w:rsidP="00EA03F5">
      <w:pPr>
        <w:rPr>
          <w:b/>
          <w:bCs/>
        </w:rPr>
      </w:pPr>
      <w:r w:rsidRPr="00F811CC">
        <w:rPr>
          <w:b/>
          <w:bCs/>
        </w:rPr>
        <w:t>Data pre-processing</w:t>
      </w:r>
    </w:p>
    <w:p w14:paraId="3A1899D8" w14:textId="15FD4886" w:rsidR="00942E22" w:rsidRDefault="00942E22" w:rsidP="00EA03F5">
      <w:r w:rsidRPr="00B21E2D">
        <w:rPr>
          <w:highlight w:val="yellow"/>
        </w:rPr>
        <w:t>The file is loaded into the pre-process</w:t>
      </w:r>
      <w:r w:rsidR="00C113D4" w:rsidRPr="00B21E2D">
        <w:rPr>
          <w:highlight w:val="yellow"/>
        </w:rPr>
        <w:t>ing</w:t>
      </w:r>
      <w:r w:rsidRPr="00B21E2D">
        <w:rPr>
          <w:highlight w:val="yellow"/>
        </w:rPr>
        <w:t xml:space="preserve"> upon which</w:t>
      </w:r>
      <w:r w:rsidR="0088442D" w:rsidRPr="00B21E2D">
        <w:rPr>
          <w:highlight w:val="yellow"/>
        </w:rPr>
        <w:t xml:space="preserve"> all the important functionalities such as data type, uniqueness</w:t>
      </w:r>
      <w:r w:rsidR="001D369E" w:rsidRPr="00B21E2D">
        <w:rPr>
          <w:highlight w:val="yellow"/>
        </w:rPr>
        <w:t xml:space="preserve">, instances and missing values are being noted. Upon pre-processing it was being noted that the data set consists of string values and </w:t>
      </w:r>
      <w:r w:rsidR="00C808C1" w:rsidRPr="00B21E2D">
        <w:rPr>
          <w:highlight w:val="yellow"/>
        </w:rPr>
        <w:t>non-specific values which were being dropped with the “remove” filter. As a result, the</w:t>
      </w:r>
      <w:r w:rsidR="00C808C1">
        <w:t xml:space="preserve"> </w:t>
      </w:r>
      <w:r w:rsidR="00C808C1" w:rsidRPr="007B08E9">
        <w:rPr>
          <w:highlight w:val="yellow"/>
        </w:rPr>
        <w:t xml:space="preserve">dataset now was of 13 attributes and </w:t>
      </w:r>
      <w:r w:rsidR="00516F4F" w:rsidRPr="007B08E9">
        <w:rPr>
          <w:highlight w:val="yellow"/>
        </w:rPr>
        <w:t>4,332 kb in size.</w:t>
      </w:r>
    </w:p>
    <w:p w14:paraId="797400B0" w14:textId="6110CCC1" w:rsidR="00516F4F" w:rsidRDefault="00516F4F" w:rsidP="00EA03F5">
      <w:r>
        <w:t xml:space="preserve">Upon doing this the </w:t>
      </w:r>
      <w:r w:rsidRPr="007B08E9">
        <w:rPr>
          <w:highlight w:val="yellow"/>
        </w:rPr>
        <w:t>principal component analysis</w:t>
      </w:r>
      <w:r>
        <w:t xml:space="preserve"> was being done. Upon precise </w:t>
      </w:r>
      <w:r w:rsidR="00DA1F11">
        <w:t>observation</w:t>
      </w:r>
      <w:r>
        <w:t xml:space="preserve"> of the co</w:t>
      </w:r>
      <w:r w:rsidR="00C113D4">
        <w:t>r</w:t>
      </w:r>
      <w:r w:rsidR="009049EB">
        <w:t>relation matrix and ranked attributes</w:t>
      </w:r>
      <w:r w:rsidR="00AA3295">
        <w:t xml:space="preserve"> and </w:t>
      </w:r>
      <w:r w:rsidR="00C113D4">
        <w:t>E</w:t>
      </w:r>
      <w:r w:rsidR="00AA3295">
        <w:t>igen vector</w:t>
      </w:r>
      <w:r w:rsidR="00C113D4">
        <w:t>-</w:t>
      </w:r>
      <w:r w:rsidR="00AA3295">
        <w:t>matrix</w:t>
      </w:r>
      <w:r w:rsidR="009049EB">
        <w:t xml:space="preserve"> two attributes were chose</w:t>
      </w:r>
      <w:r w:rsidR="004B4404">
        <w:t>n</w:t>
      </w:r>
      <w:r w:rsidR="009049EB">
        <w:t xml:space="preserve"> </w:t>
      </w:r>
      <w:r w:rsidR="009049EB" w:rsidRPr="007B08E9">
        <w:rPr>
          <w:highlight w:val="yellow"/>
        </w:rPr>
        <w:t xml:space="preserve">i.e. </w:t>
      </w:r>
      <w:r w:rsidR="00097332" w:rsidRPr="007B08E9">
        <w:rPr>
          <w:highlight w:val="yellow"/>
        </w:rPr>
        <w:t>number_output</w:t>
      </w:r>
      <w:r w:rsidR="000262BB" w:rsidRPr="007B08E9">
        <w:rPr>
          <w:highlight w:val="yellow"/>
        </w:rPr>
        <w:t xml:space="preserve"> and </w:t>
      </w:r>
      <w:r w:rsidR="00097332" w:rsidRPr="007B08E9">
        <w:rPr>
          <w:highlight w:val="yellow"/>
        </w:rPr>
        <w:t>number_in</w:t>
      </w:r>
      <w:r w:rsidR="00DA1F11" w:rsidRPr="007B08E9">
        <w:rPr>
          <w:highlight w:val="yellow"/>
        </w:rPr>
        <w:t>put</w:t>
      </w:r>
      <w:r w:rsidR="000262BB" w:rsidRPr="007B08E9">
        <w:rPr>
          <w:highlight w:val="yellow"/>
        </w:rPr>
        <w:t xml:space="preserve"> whose values were </w:t>
      </w:r>
      <w:r w:rsidR="00097332" w:rsidRPr="007B08E9">
        <w:rPr>
          <w:highlight w:val="yellow"/>
        </w:rPr>
        <w:t>0.</w:t>
      </w:r>
      <w:r w:rsidR="00DA1F11" w:rsidRPr="007B08E9">
        <w:rPr>
          <w:highlight w:val="yellow"/>
        </w:rPr>
        <w:t>85 and 0.64 respectively</w:t>
      </w:r>
      <w:r w:rsidR="004B4404" w:rsidRPr="007B08E9">
        <w:rPr>
          <w:highlight w:val="yellow"/>
        </w:rPr>
        <w:t>.</w:t>
      </w:r>
    </w:p>
    <w:p w14:paraId="63C26E16" w14:textId="7233C00E" w:rsidR="00F84ACD" w:rsidRDefault="00AF7F80" w:rsidP="00F811CC">
      <w:pPr>
        <w:pStyle w:val="Heading1"/>
      </w:pPr>
      <w:bookmarkStart w:id="3" w:name="_Toc50991664"/>
      <w:r>
        <w:t>Data mining technique used</w:t>
      </w:r>
      <w:bookmarkEnd w:id="3"/>
    </w:p>
    <w:p w14:paraId="465BC462" w14:textId="3AA02EC1" w:rsidR="00AF7F80" w:rsidRDefault="00667BE3" w:rsidP="00EA03F5">
      <w:r>
        <w:t>According to</w:t>
      </w:r>
      <w:r w:rsidR="003879B2">
        <w:t xml:space="preserve"> </w:t>
      </w:r>
      <w:r w:rsidR="003879B2">
        <w:fldChar w:fldCharType="begin"/>
      </w:r>
      <w:r w:rsidR="003879B2">
        <w:instrText xml:space="preserve"> ADDIN EN.CITE &lt;EndNote&gt;&lt;Cite AuthorYear="1"&gt;&lt;Author&gt;BIRNBAUM&lt;/Author&gt;&lt;Year&gt;2004&lt;/Year&gt;&lt;RecNum&gt;20&lt;/RecNum&gt;&lt;DisplayText&gt;BIRNBAUM (2004)&lt;/DisplayText&gt;&lt;record&gt;&lt;rec-number&gt;20&lt;/rec-number&gt;&lt;foreign-keys&gt;&lt;key app="EN" db-id="a209s2fe60fvzyet55y5xvar5veeaf5s9fds" timestamp="1600059477"&gt;20&lt;/key&gt;&lt;/foreign-keys&gt;&lt;ref-type name="Journal Article"&gt;17&lt;/ref-type&gt;&lt;contributors&gt;&lt;authors&gt;&lt;author&gt;BIRNBAUM, EDITED BY DAVID&lt;/author&gt;&lt;/authors&gt;&lt;/contributors&gt;&lt;titles&gt;&lt;title&gt;Application of data mining techniques to healthcare data&lt;/title&gt;&lt;secondary-title&gt;Infection control and hospital epidemiology&lt;/secondary-title&gt;&lt;/titles&gt;&lt;periodical&gt;&lt;full-title&gt;Infection control and hospital epidemiology&lt;/full-title&gt;&lt;/periodical&gt;&lt;dates&gt;&lt;year&gt;2004&lt;/year&gt;&lt;/dates&gt;&lt;urls&gt;&lt;/urls&gt;&lt;/record&gt;&lt;/Cite&gt;&lt;/EndNote&gt;</w:instrText>
      </w:r>
      <w:r w:rsidR="003879B2">
        <w:fldChar w:fldCharType="separate"/>
      </w:r>
      <w:r w:rsidR="003879B2">
        <w:rPr>
          <w:noProof/>
        </w:rPr>
        <w:t>BIRNBAUM (2004)</w:t>
      </w:r>
      <w:r w:rsidR="003879B2">
        <w:fldChar w:fldCharType="end"/>
      </w:r>
      <w:r w:rsidR="007D19AA">
        <w:t>,</w:t>
      </w:r>
      <w:r w:rsidR="003879B2">
        <w:t xml:space="preserve"> </w:t>
      </w:r>
      <w:r w:rsidR="003879B2" w:rsidRPr="00871D1F">
        <w:rPr>
          <w:highlight w:val="yellow"/>
        </w:rPr>
        <w:t>t</w:t>
      </w:r>
      <w:r w:rsidR="008C0AB2" w:rsidRPr="00871D1F">
        <w:rPr>
          <w:highlight w:val="yellow"/>
        </w:rPr>
        <w:t>he data mining technique can be classified further as supervised mining</w:t>
      </w:r>
      <w:r w:rsidR="0070473D" w:rsidRPr="00871D1F">
        <w:rPr>
          <w:highlight w:val="yellow"/>
        </w:rPr>
        <w:t xml:space="preserve"> (classification) and unsupervised mining (clustering) methods</w:t>
      </w:r>
      <w:r w:rsidR="0070473D">
        <w:t>. In this report</w:t>
      </w:r>
      <w:r w:rsidR="007D19AA">
        <w:t>,</w:t>
      </w:r>
      <w:r w:rsidR="0070473D">
        <w:t xml:space="preserve"> </w:t>
      </w:r>
      <w:r w:rsidR="00174BB6">
        <w:t xml:space="preserve">supervised mining or classification algorithms are being used. This method is used when </w:t>
      </w:r>
      <w:r w:rsidR="0041313B">
        <w:t>the input attributes are being used for prediction or forecasting purposes of the target value</w:t>
      </w:r>
      <w:r w:rsidR="001E40B6">
        <w:t xml:space="preserve">, one of the </w:t>
      </w:r>
      <w:r w:rsidR="00896925">
        <w:t>methods</w:t>
      </w:r>
      <w:r w:rsidR="001E40B6">
        <w:t xml:space="preserve"> used in this research paper is the time series forecasting technique which predicts the future trend of the given attribute</w:t>
      </w:r>
      <w:r w:rsidR="00DB117B">
        <w:t xml:space="preserve">. </w:t>
      </w:r>
      <w:r w:rsidR="00896925">
        <w:t>Whereas</w:t>
      </w:r>
      <w:r w:rsidR="00DB117B">
        <w:t xml:space="preserve"> in unsupervised mining i.e. clustering technique </w:t>
      </w:r>
      <w:r w:rsidR="00854BCC">
        <w:t xml:space="preserve">the algorithms are used on the target values with no </w:t>
      </w:r>
      <w:r w:rsidR="00896925">
        <w:t xml:space="preserve">known values to predict. </w:t>
      </w:r>
    </w:p>
    <w:p w14:paraId="5A090030" w14:textId="253E658B" w:rsidR="0037640B" w:rsidRPr="00193F7B" w:rsidRDefault="00FC4897" w:rsidP="00EA03F5">
      <w:pPr>
        <w:rPr>
          <w:b/>
          <w:bCs/>
        </w:rPr>
      </w:pPr>
      <w:r w:rsidRPr="00193F7B">
        <w:rPr>
          <w:b/>
          <w:bCs/>
        </w:rPr>
        <w:t>A</w:t>
      </w:r>
      <w:r w:rsidR="0037640B" w:rsidRPr="00193F7B">
        <w:rPr>
          <w:b/>
          <w:bCs/>
        </w:rPr>
        <w:t>l</w:t>
      </w:r>
      <w:r w:rsidRPr="00193F7B">
        <w:rPr>
          <w:b/>
          <w:bCs/>
        </w:rPr>
        <w:t xml:space="preserve">gorithms </w:t>
      </w:r>
    </w:p>
    <w:p w14:paraId="776B6AFE" w14:textId="5255D046" w:rsidR="00FC4897" w:rsidRDefault="00FC4897" w:rsidP="00EA03F5">
      <w:r>
        <w:t>Horton general hospital</w:t>
      </w:r>
    </w:p>
    <w:p w14:paraId="4123DEBA" w14:textId="14B99F92" w:rsidR="00FC4897" w:rsidRDefault="00FC4897" w:rsidP="00FC4897">
      <w:pPr>
        <w:pStyle w:val="ListParagraph"/>
        <w:numPr>
          <w:ilvl w:val="0"/>
          <w:numId w:val="15"/>
        </w:numPr>
      </w:pPr>
      <w:r>
        <w:t>Linear regression</w:t>
      </w:r>
      <w:r w:rsidR="00193F7B">
        <w:t>.</w:t>
      </w:r>
    </w:p>
    <w:p w14:paraId="603A6304" w14:textId="0803CC19" w:rsidR="00FC4897" w:rsidRDefault="00193F7B" w:rsidP="00FC4897">
      <w:pPr>
        <w:pStyle w:val="ListParagraph"/>
        <w:numPr>
          <w:ilvl w:val="0"/>
          <w:numId w:val="15"/>
        </w:numPr>
      </w:pPr>
      <w:r>
        <w:t>Sequential minimal optimization (SMOreg).</w:t>
      </w:r>
    </w:p>
    <w:p w14:paraId="7E350E67" w14:textId="43BAB7C0" w:rsidR="00193F7B" w:rsidRDefault="00193F7B" w:rsidP="00193F7B">
      <w:r>
        <w:t>Diabetic data</w:t>
      </w:r>
    </w:p>
    <w:p w14:paraId="6D28242D" w14:textId="1CA52EDE" w:rsidR="00193F7B" w:rsidRDefault="00193F7B" w:rsidP="00193F7B">
      <w:pPr>
        <w:pStyle w:val="ListParagraph"/>
        <w:numPr>
          <w:ilvl w:val="0"/>
          <w:numId w:val="16"/>
        </w:numPr>
      </w:pPr>
      <w:r>
        <w:t>Linear regression.</w:t>
      </w:r>
    </w:p>
    <w:p w14:paraId="28EBB163" w14:textId="7BAFA6F6" w:rsidR="00193F7B" w:rsidRDefault="00193F7B" w:rsidP="00193F7B">
      <w:pPr>
        <w:pStyle w:val="ListParagraph"/>
        <w:numPr>
          <w:ilvl w:val="0"/>
          <w:numId w:val="16"/>
        </w:numPr>
      </w:pPr>
      <w:r>
        <w:t>K- nearest neighbour.</w:t>
      </w:r>
    </w:p>
    <w:p w14:paraId="14241278" w14:textId="5679019F" w:rsidR="00F84ACD" w:rsidRDefault="009C0392" w:rsidP="00EA03F5">
      <w:r w:rsidRPr="00F811CC">
        <w:rPr>
          <w:b/>
          <w:bCs/>
        </w:rPr>
        <w:t>T</w:t>
      </w:r>
      <w:r w:rsidR="00913607">
        <w:rPr>
          <w:b/>
          <w:bCs/>
        </w:rPr>
        <w:t>hree</w:t>
      </w:r>
      <w:r w:rsidRPr="00F811CC">
        <w:rPr>
          <w:b/>
          <w:bCs/>
        </w:rPr>
        <w:t xml:space="preserve"> classification algorithms are being used on two d</w:t>
      </w:r>
      <w:r w:rsidR="00317339" w:rsidRPr="00F811CC">
        <w:rPr>
          <w:b/>
          <w:bCs/>
        </w:rPr>
        <w:t>ifferent datasets</w:t>
      </w:r>
      <w:r w:rsidR="00317339">
        <w:t>.</w:t>
      </w:r>
    </w:p>
    <w:p w14:paraId="00073EF8" w14:textId="5DFCAC32" w:rsidR="00317339" w:rsidRDefault="00F80CAF" w:rsidP="00EA03F5">
      <w:r w:rsidRPr="00745A3C">
        <w:rPr>
          <w:highlight w:val="yellow"/>
        </w:rPr>
        <w:t xml:space="preserve">One of the advantages of using the prediction algorithms is that it gives the predicted </w:t>
      </w:r>
      <w:r w:rsidR="00163DF7" w:rsidRPr="00745A3C">
        <w:rPr>
          <w:highlight w:val="yellow"/>
        </w:rPr>
        <w:t xml:space="preserve">target </w:t>
      </w:r>
      <w:r w:rsidRPr="00745A3C">
        <w:rPr>
          <w:highlight w:val="yellow"/>
        </w:rPr>
        <w:t xml:space="preserve">values </w:t>
      </w:r>
      <w:r w:rsidR="00163DF7" w:rsidRPr="00745A3C">
        <w:rPr>
          <w:highlight w:val="yellow"/>
        </w:rPr>
        <w:t>based on the given attribute</w:t>
      </w:r>
      <w:r w:rsidR="00163DF7">
        <w:t>. Such prediction algorithms used are Linear regression</w:t>
      </w:r>
      <w:r w:rsidR="00913607">
        <w:t>,</w:t>
      </w:r>
      <w:r w:rsidR="00163DF7">
        <w:t xml:space="preserve"> SMO regression algorithms</w:t>
      </w:r>
      <w:r w:rsidR="00913607">
        <w:t xml:space="preserve"> and K nearest neighbour algorithm</w:t>
      </w:r>
      <w:r w:rsidR="00163DF7">
        <w:t>.</w:t>
      </w:r>
    </w:p>
    <w:p w14:paraId="4166DDAB" w14:textId="77777777" w:rsidR="009A2C15" w:rsidRDefault="009A2C15" w:rsidP="00EA03F5"/>
    <w:p w14:paraId="063BA761" w14:textId="6163693C" w:rsidR="00163DF7" w:rsidRPr="00F811CC" w:rsidRDefault="00163DF7" w:rsidP="00EA03F5">
      <w:pPr>
        <w:rPr>
          <w:b/>
          <w:bCs/>
        </w:rPr>
      </w:pPr>
      <w:r w:rsidRPr="00F811CC">
        <w:rPr>
          <w:b/>
          <w:bCs/>
        </w:rPr>
        <w:lastRenderedPageBreak/>
        <w:t>Linear regression algorithm</w:t>
      </w:r>
    </w:p>
    <w:p w14:paraId="300E9083" w14:textId="2E2E8458" w:rsidR="00825E0B" w:rsidRDefault="00254C5C" w:rsidP="00EA03F5">
      <w:r>
        <w:t xml:space="preserve">According to </w:t>
      </w:r>
      <w:r>
        <w:fldChar w:fldCharType="begin"/>
      </w:r>
      <w:r w:rsidR="006323F0">
        <w:instrText xml:space="preserve"> ADDIN EN.CITE &lt;EndNote&gt;&lt;Cite AuthorYear="1"&gt;&lt;Author&gt;Yan&lt;/Author&gt;&lt;Year&gt;2009&lt;/Year&gt;&lt;RecNum&gt;24&lt;/RecNum&gt;&lt;DisplayText&gt;Yan and Su (2009)&lt;/DisplayText&gt;&lt;record&gt;&lt;rec-number&gt;24&lt;/rec-number&gt;&lt;foreign-keys&gt;&lt;key app="EN" db-id="a209s2fe60fvzyet55y5xvar5veeaf5s9fds" timestamp="1600059565"&gt;24&lt;/key&gt;&lt;/foreign-keys&gt;&lt;ref-type name="Book"&gt;6&lt;/ref-type&gt;&lt;contributors&gt;&lt;authors&gt;&lt;author&gt;Yan, Xin&lt;/author&gt;&lt;author&gt;Su, Xiaogang&lt;/author&gt;&lt;/authors&gt;&lt;/contributors&gt;&lt;titles&gt;&lt;title&gt;Linear regression analysis: theory and computing&lt;/title&gt;&lt;/titles&gt;&lt;dates&gt;&lt;year&gt;2009&lt;/year&gt;&lt;/dates&gt;&lt;publisher&gt;World Scientific&lt;/publisher&gt;&lt;isbn&gt;9812834109&lt;/isbn&gt;&lt;urls&gt;&lt;/urls&gt;&lt;/record&gt;&lt;/Cite&gt;&lt;/EndNote&gt;</w:instrText>
      </w:r>
      <w:r>
        <w:fldChar w:fldCharType="separate"/>
      </w:r>
      <w:r w:rsidR="006323F0">
        <w:rPr>
          <w:noProof/>
        </w:rPr>
        <w:t>Yan and Su (2009)</w:t>
      </w:r>
      <w:r>
        <w:fldChar w:fldCharType="end"/>
      </w:r>
      <w:r w:rsidR="007D19AA">
        <w:t>,</w:t>
      </w:r>
      <w:r w:rsidR="006323F0">
        <w:t xml:space="preserve"> </w:t>
      </w:r>
      <w:r w:rsidR="006323F0" w:rsidRPr="00BA120C">
        <w:rPr>
          <w:highlight w:val="yellow"/>
        </w:rPr>
        <w:t>t</w:t>
      </w:r>
      <w:r w:rsidR="00B630D2" w:rsidRPr="00BA120C">
        <w:rPr>
          <w:highlight w:val="yellow"/>
        </w:rPr>
        <w:t xml:space="preserve">he </w:t>
      </w:r>
      <w:r w:rsidR="00483952" w:rsidRPr="00BA120C">
        <w:rPr>
          <w:highlight w:val="yellow"/>
        </w:rPr>
        <w:t>importance</w:t>
      </w:r>
      <w:r w:rsidR="00B630D2" w:rsidRPr="00BA120C">
        <w:rPr>
          <w:highlight w:val="yellow"/>
        </w:rPr>
        <w:t xml:space="preserve"> of using the linear regression algorithm </w:t>
      </w:r>
      <w:r w:rsidR="00483952" w:rsidRPr="00BA120C">
        <w:rPr>
          <w:highlight w:val="yellow"/>
        </w:rPr>
        <w:t xml:space="preserve">is to evaluate the </w:t>
      </w:r>
      <w:r w:rsidR="00F46FF6" w:rsidRPr="00BA120C">
        <w:rPr>
          <w:highlight w:val="yellow"/>
        </w:rPr>
        <w:t xml:space="preserve">impact of the predictor variable on the respected outcome value. </w:t>
      </w:r>
      <w:r w:rsidR="00536B34" w:rsidRPr="00BA120C">
        <w:rPr>
          <w:highlight w:val="yellow"/>
        </w:rPr>
        <w:t xml:space="preserve">Whereas </w:t>
      </w:r>
      <w:r w:rsidR="00C842C1" w:rsidRPr="00BA120C">
        <w:rPr>
          <w:highlight w:val="yellow"/>
        </w:rPr>
        <w:t>the word “regression” is used to determine the relationship between the two variables of the dataset.</w:t>
      </w:r>
    </w:p>
    <w:p w14:paraId="55CDA995" w14:textId="2CE0DAC4" w:rsidR="00605D23" w:rsidRPr="00F811CC" w:rsidRDefault="00605D23" w:rsidP="00EA03F5">
      <w:pPr>
        <w:rPr>
          <w:b/>
          <w:bCs/>
        </w:rPr>
      </w:pPr>
      <w:r w:rsidRPr="00F811CC">
        <w:rPr>
          <w:b/>
          <w:bCs/>
        </w:rPr>
        <w:t>Horton general hospital</w:t>
      </w:r>
    </w:p>
    <w:p w14:paraId="6D7B8DA6" w14:textId="33A7F339" w:rsidR="00114F4E" w:rsidRPr="005D277B" w:rsidRDefault="00114F4E" w:rsidP="00EA03F5">
      <w:pPr>
        <w:rPr>
          <w:b/>
          <w:bCs/>
        </w:rPr>
      </w:pPr>
      <w:r w:rsidRPr="005D277B">
        <w:rPr>
          <w:b/>
          <w:bCs/>
        </w:rPr>
        <w:t>Steps for linear regression</w:t>
      </w:r>
    </w:p>
    <w:p w14:paraId="4D2AA2A1" w14:textId="499802D4" w:rsidR="00114F4E" w:rsidRDefault="000E2B97" w:rsidP="009D2885">
      <w:pPr>
        <w:pStyle w:val="ListParagraph"/>
        <w:numPr>
          <w:ilvl w:val="0"/>
          <w:numId w:val="6"/>
        </w:numPr>
      </w:pPr>
      <w:r>
        <w:t>At first</w:t>
      </w:r>
      <w:r w:rsidR="007D19AA">
        <w:t>,</w:t>
      </w:r>
      <w:r>
        <w:t xml:space="preserve"> the dataset is being loaded into the WEKA processor upon which all the functionalities are being observed such as datatype, uniqueness and missing values.</w:t>
      </w:r>
    </w:p>
    <w:p w14:paraId="1FDCBF84" w14:textId="4704E63A" w:rsidR="000E2B97" w:rsidRDefault="000E2B97" w:rsidP="009D2885">
      <w:pPr>
        <w:pStyle w:val="ListParagraph"/>
        <w:numPr>
          <w:ilvl w:val="0"/>
          <w:numId w:val="6"/>
        </w:numPr>
      </w:pPr>
      <w:r>
        <w:t xml:space="preserve">Upon further </w:t>
      </w:r>
      <w:r w:rsidR="00126618">
        <w:t>all the useless attributes are drop</w:t>
      </w:r>
      <w:r w:rsidR="007D19AA">
        <w:t>-</w:t>
      </w:r>
      <w:r w:rsidR="00126618">
        <w:t>down in this case will be the “index” attribute which consist</w:t>
      </w:r>
      <w:r w:rsidR="007D19AA">
        <w:t>s</w:t>
      </w:r>
      <w:r w:rsidR="00126618">
        <w:t xml:space="preserve"> of the numeric values which are n</w:t>
      </w:r>
      <w:r w:rsidR="00F66FDB">
        <w:t>ot useful for this algorithm.</w:t>
      </w:r>
    </w:p>
    <w:p w14:paraId="7DB4E1EE" w14:textId="5EA6B586" w:rsidR="00F66FDB" w:rsidRDefault="00F66FDB" w:rsidP="009D2885">
      <w:pPr>
        <w:pStyle w:val="ListParagraph"/>
        <w:numPr>
          <w:ilvl w:val="0"/>
          <w:numId w:val="6"/>
        </w:numPr>
      </w:pPr>
      <w:r>
        <w:t xml:space="preserve">Thirdly, the principal component is being deployed under the “select attributes” tab and “ranker” search method. </w:t>
      </w:r>
    </w:p>
    <w:p w14:paraId="3C8EBEEB" w14:textId="22012B6B" w:rsidR="003409BA" w:rsidRDefault="003409BA" w:rsidP="009D2885">
      <w:pPr>
        <w:pStyle w:val="ListParagraph"/>
        <w:numPr>
          <w:ilvl w:val="0"/>
          <w:numId w:val="6"/>
        </w:numPr>
      </w:pPr>
      <w:r>
        <w:t>After deployment of the above the co-relation matrix</w:t>
      </w:r>
      <w:r w:rsidR="001A6F3B">
        <w:t xml:space="preserve">, ranked attributes and </w:t>
      </w:r>
      <w:r w:rsidR="0035076F">
        <w:t xml:space="preserve">eigenvector </w:t>
      </w:r>
      <w:r w:rsidR="00DC018A">
        <w:t>components are being observed.</w:t>
      </w:r>
    </w:p>
    <w:p w14:paraId="11019DCC" w14:textId="0B60E7CE" w:rsidR="00DC018A" w:rsidRDefault="00DC018A" w:rsidP="009D2885">
      <w:pPr>
        <w:pStyle w:val="ListParagraph"/>
        <w:numPr>
          <w:ilvl w:val="0"/>
          <w:numId w:val="6"/>
        </w:numPr>
      </w:pPr>
      <w:r>
        <w:t xml:space="preserve">They give insights which attribute is of the utmost importance </w:t>
      </w:r>
      <w:r w:rsidR="009545D8">
        <w:t>as compared to other attributes.</w:t>
      </w:r>
    </w:p>
    <w:p w14:paraId="1FA99298" w14:textId="5539C0E3" w:rsidR="009545D8" w:rsidRDefault="009545D8" w:rsidP="009D2885">
      <w:pPr>
        <w:pStyle w:val="ListParagraph"/>
        <w:numPr>
          <w:ilvl w:val="0"/>
          <w:numId w:val="6"/>
        </w:numPr>
      </w:pPr>
      <w:r>
        <w:t xml:space="preserve">In this </w:t>
      </w:r>
      <w:r w:rsidR="00BA132B">
        <w:t>hypo</w:t>
      </w:r>
      <w:r>
        <w:t xml:space="preserve"> and adm are being used whose values are </w:t>
      </w:r>
      <w:r w:rsidR="00256BDC">
        <w:t>0.7</w:t>
      </w:r>
      <w:r w:rsidR="00320A8A">
        <w:t>0</w:t>
      </w:r>
      <w:r w:rsidR="00256BDC">
        <w:t xml:space="preserve"> and 0.6</w:t>
      </w:r>
      <w:r w:rsidR="00320A8A">
        <w:t>5</w:t>
      </w:r>
      <w:r w:rsidR="00256BDC">
        <w:t xml:space="preserve"> respectively.</w:t>
      </w:r>
    </w:p>
    <w:p w14:paraId="24380147" w14:textId="60DC4BCF" w:rsidR="00256BDC" w:rsidRDefault="00256BDC" w:rsidP="009D2885">
      <w:pPr>
        <w:pStyle w:val="ListParagraph"/>
        <w:numPr>
          <w:ilvl w:val="0"/>
          <w:numId w:val="6"/>
        </w:numPr>
      </w:pPr>
      <w:r>
        <w:t>After assessing these attributes, the “forecast” tab is used under which the specific algorithm is being deployed. At first</w:t>
      </w:r>
      <w:r w:rsidR="007D19AA">
        <w:t>,</w:t>
      </w:r>
      <w:r>
        <w:t xml:space="preserve"> the </w:t>
      </w:r>
      <w:r w:rsidR="00CD0965">
        <w:t>filtered classifier is used under which “linear regression” and “remove” method is opted</w:t>
      </w:r>
      <w:r w:rsidR="00CA4EF9">
        <w:t xml:space="preserve"> under “classifier” and “</w:t>
      </w:r>
      <w:r w:rsidR="00821472">
        <w:t>filter</w:t>
      </w:r>
      <w:r w:rsidR="00CA4EF9">
        <w:t>”</w:t>
      </w:r>
      <w:r w:rsidR="00821472">
        <w:t>. After this</w:t>
      </w:r>
      <w:r w:rsidR="007D19AA">
        <w:t>,</w:t>
      </w:r>
      <w:r w:rsidR="00821472">
        <w:t xml:space="preserve"> the performance evaluation is being selected upon which will give us </w:t>
      </w:r>
      <w:r w:rsidR="0010490E">
        <w:t>RMSE and mean values of the opted attributes.</w:t>
      </w:r>
    </w:p>
    <w:p w14:paraId="21969C13" w14:textId="343C254A" w:rsidR="00821472" w:rsidRDefault="0010490E" w:rsidP="009D2885">
      <w:pPr>
        <w:pStyle w:val="ListParagraph"/>
        <w:numPr>
          <w:ilvl w:val="0"/>
          <w:numId w:val="6"/>
        </w:numPr>
      </w:pPr>
      <w:r>
        <w:t xml:space="preserve">After running the above a </w:t>
      </w:r>
      <w:r w:rsidR="00D13047">
        <w:t>specific value</w:t>
      </w:r>
      <w:r w:rsidR="00D346F2">
        <w:t xml:space="preserve"> are obtained but further modifications are required to </w:t>
      </w:r>
      <w:r w:rsidR="00D13047">
        <w:t>get a reduced RMSE value.</w:t>
      </w:r>
    </w:p>
    <w:p w14:paraId="092EF4BB" w14:textId="28BC41B4" w:rsidR="00D13047" w:rsidRDefault="007832C2" w:rsidP="009D2885">
      <w:pPr>
        <w:pStyle w:val="ListParagraph"/>
        <w:numPr>
          <w:ilvl w:val="0"/>
          <w:numId w:val="6"/>
        </w:numPr>
      </w:pPr>
      <w:r>
        <w:t xml:space="preserve">Now the linear regression algorithm is opted </w:t>
      </w:r>
      <w:r w:rsidR="00535E5D">
        <w:t xml:space="preserve">under the “base learner configuration” along with it the </w:t>
      </w:r>
      <w:r w:rsidR="00585400">
        <w:t xml:space="preserve">“use custom lags” options is being selected with </w:t>
      </w:r>
      <w:r w:rsidR="00AB679F">
        <w:t>“remove leading instances with lagged values” option under it.</w:t>
      </w:r>
    </w:p>
    <w:p w14:paraId="59315075" w14:textId="230F3011" w:rsidR="00AB679F" w:rsidRDefault="00AB679F" w:rsidP="009D2885">
      <w:pPr>
        <w:pStyle w:val="ListParagraph"/>
        <w:numPr>
          <w:ilvl w:val="0"/>
          <w:numId w:val="6"/>
        </w:numPr>
      </w:pPr>
      <w:r>
        <w:t xml:space="preserve">After running this the </w:t>
      </w:r>
      <w:r w:rsidR="000977BF">
        <w:t xml:space="preserve">RMSE value difference is huge as compared to before hence further </w:t>
      </w:r>
      <w:r w:rsidR="009321A9">
        <w:t>the “evaluation on held</w:t>
      </w:r>
      <w:r w:rsidR="007D19AA">
        <w:t>-</w:t>
      </w:r>
      <w:r w:rsidR="009321A9">
        <w:t>out training” is opted under the evaluation tab.</w:t>
      </w:r>
    </w:p>
    <w:p w14:paraId="1AC59B3E" w14:textId="47D5C63F" w:rsidR="0084790E" w:rsidRDefault="00BD3193" w:rsidP="009D2885">
      <w:pPr>
        <w:pStyle w:val="ListParagraph"/>
        <w:numPr>
          <w:ilvl w:val="0"/>
          <w:numId w:val="6"/>
        </w:numPr>
      </w:pPr>
      <w:r>
        <w:t xml:space="preserve">Now after running with the above changes it reduces the RMSE value gives two predictions </w:t>
      </w:r>
      <w:r w:rsidR="0084790E">
        <w:t>for “future training set” and “future test set”.</w:t>
      </w:r>
    </w:p>
    <w:p w14:paraId="0EE90C5B" w14:textId="4F982872" w:rsidR="00A91847" w:rsidRPr="00E6268B" w:rsidRDefault="00365382" w:rsidP="00A91847">
      <w:pPr>
        <w:rPr>
          <w:b/>
          <w:bCs/>
        </w:rPr>
      </w:pPr>
      <w:r w:rsidRPr="00E6268B">
        <w:rPr>
          <w:b/>
          <w:bCs/>
        </w:rPr>
        <w:t xml:space="preserve">Steps for </w:t>
      </w:r>
      <w:r w:rsidR="00F811CC" w:rsidRPr="00E6268B">
        <w:rPr>
          <w:b/>
          <w:bCs/>
        </w:rPr>
        <w:t>Sequential Minimal Optimization (</w:t>
      </w:r>
      <w:r w:rsidRPr="00E6268B">
        <w:rPr>
          <w:b/>
          <w:bCs/>
        </w:rPr>
        <w:t>SMO regression</w:t>
      </w:r>
      <w:r w:rsidR="00F811CC" w:rsidRPr="00E6268B">
        <w:rPr>
          <w:b/>
          <w:bCs/>
        </w:rPr>
        <w:t>)</w:t>
      </w:r>
      <w:r w:rsidRPr="00E6268B">
        <w:rPr>
          <w:b/>
          <w:bCs/>
        </w:rPr>
        <w:t xml:space="preserve"> algorithm</w:t>
      </w:r>
    </w:p>
    <w:p w14:paraId="2224AAD4" w14:textId="53A5C35E" w:rsidR="00A91847" w:rsidRDefault="0024027A" w:rsidP="00A91847">
      <w:r>
        <w:t xml:space="preserve">According to </w:t>
      </w:r>
      <w:r>
        <w:fldChar w:fldCharType="begin"/>
      </w:r>
      <w:r>
        <w:instrText xml:space="preserve"> ADDIN EN.CITE &lt;EndNote&gt;&lt;Cite AuthorYear="1"&gt;&lt;Author&gt;Platt&lt;/Author&gt;&lt;Year&gt;1998&lt;/Year&gt;&lt;RecNum&gt;26&lt;/RecNum&gt;&lt;DisplayText&gt;Platt (1998)&lt;/DisplayText&gt;&lt;record&gt;&lt;rec-number&gt;26&lt;/rec-number&gt;&lt;foreign-keys&gt;&lt;key app="EN" db-id="a209s2fe60fvzyet55y5xvar5veeaf5s9fds" timestamp="1600062705"&gt;26&lt;/key&gt;&lt;/foreign-keys&gt;&lt;ref-type name="Journal Article"&gt;17&lt;/ref-type&gt;&lt;contributors&gt;&lt;authors&gt;&lt;author&gt;Platt, John&lt;/author&gt;&lt;/authors&gt;&lt;/contributors&gt;&lt;titles&gt;&lt;title&gt;Sequential minimal optimization: A fast algorithm for training support vector machines&lt;/title&gt;&lt;/titles&gt;&lt;dates&gt;&lt;year&gt;1998&lt;/year&gt;&lt;/dates&gt;&lt;urls&gt;&lt;/urls&gt;&lt;/record&gt;&lt;/Cite&gt;&lt;/EndNote&gt;</w:instrText>
      </w:r>
      <w:r>
        <w:fldChar w:fldCharType="separate"/>
      </w:r>
      <w:r>
        <w:rPr>
          <w:noProof/>
        </w:rPr>
        <w:t>Platt (1998)</w:t>
      </w:r>
      <w:r>
        <w:fldChar w:fldCharType="end"/>
      </w:r>
      <w:r w:rsidR="007D19AA">
        <w:t>,</w:t>
      </w:r>
      <w:r>
        <w:t xml:space="preserve"> </w:t>
      </w:r>
      <w:r w:rsidRPr="008838BD">
        <w:rPr>
          <w:highlight w:val="yellow"/>
        </w:rPr>
        <w:t>s</w:t>
      </w:r>
      <w:r w:rsidR="00EF74B1" w:rsidRPr="008838BD">
        <w:rPr>
          <w:highlight w:val="yellow"/>
        </w:rPr>
        <w:t>equential minimal optimization algorithm opts to solve</w:t>
      </w:r>
      <w:r w:rsidR="00956B2C" w:rsidRPr="008838BD">
        <w:rPr>
          <w:highlight w:val="yellow"/>
        </w:rPr>
        <w:t>s any small problem with the best optimization problem occurring at every step</w:t>
      </w:r>
      <w:r w:rsidR="00956B2C">
        <w:t xml:space="preserve">. </w:t>
      </w:r>
      <w:r w:rsidR="007A3DD0">
        <w:t xml:space="preserve">Along with it also uses two </w:t>
      </w:r>
      <w:r w:rsidR="002D552F">
        <w:t xml:space="preserve">Lagrange multipliers </w:t>
      </w:r>
      <w:r w:rsidR="003C151B">
        <w:t xml:space="preserve">analytically. As well as </w:t>
      </w:r>
      <w:r w:rsidR="003C151B" w:rsidRPr="008838BD">
        <w:rPr>
          <w:highlight w:val="yellow"/>
        </w:rPr>
        <w:t xml:space="preserve">the algorithm doesn’t store </w:t>
      </w:r>
      <w:r w:rsidR="00D46DB0" w:rsidRPr="008838BD">
        <w:rPr>
          <w:highlight w:val="yellow"/>
        </w:rPr>
        <w:t>any extra matrix storage which gives the results faster.</w:t>
      </w:r>
      <w:r w:rsidR="00D46DB0">
        <w:t xml:space="preserve"> This</w:t>
      </w:r>
      <w:r w:rsidR="00BA132B">
        <w:t xml:space="preserve"> </w:t>
      </w:r>
      <w:r w:rsidR="00352B2F">
        <w:t>algorithm</w:t>
      </w:r>
      <w:r w:rsidR="00BA132B">
        <w:t xml:space="preserve"> is deployed</w:t>
      </w:r>
      <w:r w:rsidR="00DA7D0A">
        <w:t xml:space="preserve"> against</w:t>
      </w:r>
      <w:r w:rsidR="00352B2F">
        <w:t xml:space="preserve"> </w:t>
      </w:r>
      <w:r w:rsidR="00E747BE">
        <w:t xml:space="preserve">the </w:t>
      </w:r>
      <w:r w:rsidR="00352B2F">
        <w:t xml:space="preserve">linear regression </w:t>
      </w:r>
      <w:r w:rsidR="00DA7D0A">
        <w:t>algorithm</w:t>
      </w:r>
      <w:r w:rsidR="00352B2F">
        <w:t xml:space="preserve"> is the SMO regression model. </w:t>
      </w:r>
      <w:r w:rsidR="00A91847">
        <w:t>The above steps remain the same for the SMO regression model</w:t>
      </w:r>
      <w:r w:rsidR="00712736">
        <w:t>, the only difference that is being observed for this model is the change in the RMSE value and its predictions.</w:t>
      </w:r>
    </w:p>
    <w:p w14:paraId="1944CDCF" w14:textId="7F983DCF" w:rsidR="0094295B" w:rsidRDefault="0094295B" w:rsidP="00A91847"/>
    <w:p w14:paraId="0E883692" w14:textId="1AA248FF" w:rsidR="0094295B" w:rsidRDefault="0094295B" w:rsidP="00A91847"/>
    <w:p w14:paraId="5ED71CD3" w14:textId="77777777" w:rsidR="0094295B" w:rsidRDefault="0094295B" w:rsidP="00A91847"/>
    <w:p w14:paraId="224CE958" w14:textId="293426C0" w:rsidR="00B628B5" w:rsidRPr="00F811CC" w:rsidRDefault="00D679C8" w:rsidP="00A91847">
      <w:pPr>
        <w:rPr>
          <w:b/>
          <w:bCs/>
        </w:rPr>
      </w:pPr>
      <w:r w:rsidRPr="00F811CC">
        <w:rPr>
          <w:b/>
          <w:bCs/>
        </w:rPr>
        <w:lastRenderedPageBreak/>
        <w:t xml:space="preserve">Diabetic </w:t>
      </w:r>
      <w:r w:rsidR="009F1BF0" w:rsidRPr="00F811CC">
        <w:rPr>
          <w:b/>
          <w:bCs/>
        </w:rPr>
        <w:t>data</w:t>
      </w:r>
    </w:p>
    <w:p w14:paraId="50BF4E32" w14:textId="7B45ED9E" w:rsidR="009F1BF0" w:rsidRPr="00531F7C" w:rsidRDefault="009F1BF0" w:rsidP="00A91847">
      <w:pPr>
        <w:rPr>
          <w:b/>
          <w:bCs/>
        </w:rPr>
      </w:pPr>
      <w:r w:rsidRPr="00531F7C">
        <w:rPr>
          <w:b/>
          <w:bCs/>
        </w:rPr>
        <w:t>Linear regression algorithm</w:t>
      </w:r>
    </w:p>
    <w:p w14:paraId="44B9D01E" w14:textId="79F537F3" w:rsidR="009F1BF0" w:rsidRDefault="004B4A34" w:rsidP="00E16E7B">
      <w:pPr>
        <w:pStyle w:val="ListParagraph"/>
        <w:numPr>
          <w:ilvl w:val="0"/>
          <w:numId w:val="8"/>
        </w:numPr>
      </w:pPr>
      <w:r>
        <w:t xml:space="preserve">The linear regression process for this data is </w:t>
      </w:r>
      <w:r w:rsidR="005A7515">
        <w:t>a</w:t>
      </w:r>
      <w:r w:rsidR="0063318B">
        <w:t>like</w:t>
      </w:r>
      <w:r>
        <w:t xml:space="preserve"> what we observed above, </w:t>
      </w:r>
      <w:r w:rsidR="00770D5D">
        <w:t xml:space="preserve">the diabetic dataset is opened in the WEKA </w:t>
      </w:r>
      <w:r w:rsidR="00E747BE">
        <w:t>E</w:t>
      </w:r>
      <w:r w:rsidR="00770D5D">
        <w:t>xplorer. With this</w:t>
      </w:r>
      <w:r w:rsidR="00E747BE">
        <w:t>,</w:t>
      </w:r>
      <w:r w:rsidR="00770D5D">
        <w:t xml:space="preserve"> all the important functionalities are ob</w:t>
      </w:r>
      <w:r w:rsidR="0063318B">
        <w:t>se</w:t>
      </w:r>
      <w:r w:rsidR="00770D5D">
        <w:t>rved.</w:t>
      </w:r>
    </w:p>
    <w:p w14:paraId="52E7A266" w14:textId="203356ED" w:rsidR="00770D5D" w:rsidRDefault="0063318B" w:rsidP="00E16E7B">
      <w:pPr>
        <w:pStyle w:val="ListParagraph"/>
        <w:numPr>
          <w:ilvl w:val="0"/>
          <w:numId w:val="8"/>
        </w:numPr>
      </w:pPr>
      <w:r>
        <w:t>Along with is all the unnecessary attributes are dropped with the help of remove filter in the processor panel to reduce the size of the data to get an accurate forecast.</w:t>
      </w:r>
    </w:p>
    <w:p w14:paraId="6C9A920B" w14:textId="260BD032" w:rsidR="0063318B" w:rsidRDefault="008166E8" w:rsidP="00E16E7B">
      <w:pPr>
        <w:pStyle w:val="ListParagraph"/>
        <w:numPr>
          <w:ilvl w:val="0"/>
          <w:numId w:val="8"/>
        </w:numPr>
      </w:pPr>
      <w:r>
        <w:t xml:space="preserve">Thirdly, </w:t>
      </w:r>
      <w:r w:rsidR="004D73BA">
        <w:t>the principal component analysis is being done on the dataset upon which the co</w:t>
      </w:r>
      <w:r w:rsidR="00352B2F">
        <w:t>r</w:t>
      </w:r>
      <w:r w:rsidR="004D73BA">
        <w:t>relation matrix, ranked attributes and eigenvector matrix is being observed.</w:t>
      </w:r>
    </w:p>
    <w:p w14:paraId="0F6A2BFB" w14:textId="2E3EC277" w:rsidR="004D73BA" w:rsidRDefault="00810B15" w:rsidP="00E16E7B">
      <w:pPr>
        <w:pStyle w:val="ListParagraph"/>
        <w:numPr>
          <w:ilvl w:val="0"/>
          <w:numId w:val="8"/>
        </w:numPr>
      </w:pPr>
      <w:r>
        <w:t>Upon this</w:t>
      </w:r>
      <w:r w:rsidR="00E747BE">
        <w:t>,</w:t>
      </w:r>
      <w:r>
        <w:t xml:space="preserve"> we’ll get two values with uttermost importance depending upon the values that are </w:t>
      </w:r>
      <w:r w:rsidR="00A55227">
        <w:t>0.85 and 0.64 for numer_output and number_input.</w:t>
      </w:r>
    </w:p>
    <w:p w14:paraId="5504E8BD" w14:textId="7E8A292E" w:rsidR="00A55227" w:rsidRDefault="00A909FB" w:rsidP="00E16E7B">
      <w:pPr>
        <w:pStyle w:val="ListParagraph"/>
        <w:numPr>
          <w:ilvl w:val="0"/>
          <w:numId w:val="8"/>
        </w:numPr>
      </w:pPr>
      <w:r>
        <w:t xml:space="preserve">Keeping the respected attributes in mind the forecast tab is being used where all the steps </w:t>
      </w:r>
      <w:r w:rsidR="00D74676">
        <w:t>from “step 7 to step 11” are similar</w:t>
      </w:r>
      <w:r w:rsidR="0029351C">
        <w:t xml:space="preserve"> from above.</w:t>
      </w:r>
    </w:p>
    <w:p w14:paraId="15CB21DA" w14:textId="54A758DC" w:rsidR="00712736" w:rsidRDefault="00D44DA3" w:rsidP="00A91847">
      <w:pPr>
        <w:rPr>
          <w:b/>
          <w:bCs/>
        </w:rPr>
      </w:pPr>
      <w:r w:rsidRPr="00F6692D">
        <w:rPr>
          <w:b/>
          <w:bCs/>
        </w:rPr>
        <w:t>K- nearest neighbour algorithm</w:t>
      </w:r>
    </w:p>
    <w:p w14:paraId="4108D2A5" w14:textId="6E0DB741" w:rsidR="00D44DA3" w:rsidRPr="00DD0E57" w:rsidRDefault="00205606" w:rsidP="00A91847">
      <w:pPr>
        <w:rPr>
          <w:b/>
          <w:bCs/>
        </w:rPr>
      </w:pPr>
      <w:r>
        <w:t xml:space="preserve">According to </w:t>
      </w:r>
      <w:r>
        <w:fldChar w:fldCharType="begin"/>
      </w:r>
      <w:r>
        <w:instrText xml:space="preserve"> ADDIN EN.CITE &lt;EndNote&gt;&lt;Cite AuthorYear="1"&gt;&lt;Author&gt;Batista&lt;/Author&gt;&lt;Year&gt;2001&lt;/Year&gt;&lt;RecNum&gt;21&lt;/RecNum&gt;&lt;DisplayText&gt;Batista and Monard (2001)&lt;/DisplayText&gt;&lt;record&gt;&lt;rec-number&gt;21&lt;/rec-number&gt;&lt;foreign-keys&gt;&lt;key app="EN" db-id="a209s2fe60fvzyet55y5xvar5veeaf5s9fds" timestamp="1600059490"&gt;21&lt;/key&gt;&lt;/foreign-keys&gt;&lt;ref-type name="Conference Proceedings"&gt;10&lt;/ref-type&gt;&lt;contributors&gt;&lt;authors&gt;&lt;author&gt;Batista, GEAPA&lt;/author&gt;&lt;author&gt;Monard, Maria Carolina&lt;/author&gt;&lt;/authors&gt;&lt;/contributors&gt;&lt;titles&gt;&lt;title&gt;A study of K-nearest neighbour as a model-based method to treat missing data&lt;/title&gt;&lt;secondary-title&gt;Argentine Symposium on Artificial Intelligence&lt;/secondary-title&gt;&lt;/titles&gt;&lt;dates&gt;&lt;year&gt;2001&lt;/year&gt;&lt;/dates&gt;&lt;urls&gt;&lt;/urls&gt;&lt;/record&gt;&lt;/Cite&gt;&lt;/EndNote&gt;</w:instrText>
      </w:r>
      <w:r>
        <w:fldChar w:fldCharType="separate"/>
      </w:r>
      <w:r>
        <w:rPr>
          <w:noProof/>
        </w:rPr>
        <w:t>Batista and Monard (2001)</w:t>
      </w:r>
      <w:r>
        <w:fldChar w:fldCharType="end"/>
      </w:r>
      <w:r w:rsidR="00E747BE">
        <w:t>,</w:t>
      </w:r>
      <w:r>
        <w:t xml:space="preserve"> </w:t>
      </w:r>
      <w:r w:rsidRPr="002040EF">
        <w:rPr>
          <w:highlight w:val="yellow"/>
        </w:rPr>
        <w:t>t</w:t>
      </w:r>
      <w:r w:rsidR="00FC7A18" w:rsidRPr="002040EF">
        <w:rPr>
          <w:highlight w:val="yellow"/>
        </w:rPr>
        <w:t xml:space="preserve">he purpose of deploying k- nearest neighbour algorithm is that it proves beneficial in </w:t>
      </w:r>
      <w:r w:rsidR="00AF1C9F" w:rsidRPr="002040EF">
        <w:rPr>
          <w:highlight w:val="yellow"/>
        </w:rPr>
        <w:t>predicting both the discrete attributes as well as continuous attributes.</w:t>
      </w:r>
      <w:r w:rsidR="007272C1" w:rsidRPr="002040EF">
        <w:rPr>
          <w:highlight w:val="yellow"/>
        </w:rPr>
        <w:t xml:space="preserve"> Along with it</w:t>
      </w:r>
      <w:r w:rsidR="00E747BE" w:rsidRPr="002040EF">
        <w:rPr>
          <w:highlight w:val="yellow"/>
        </w:rPr>
        <w:t>,</w:t>
      </w:r>
      <w:r w:rsidR="007272C1" w:rsidRPr="002040EF">
        <w:rPr>
          <w:highlight w:val="yellow"/>
        </w:rPr>
        <w:t xml:space="preserve"> </w:t>
      </w:r>
      <w:r w:rsidR="007A37B4" w:rsidRPr="002040EF">
        <w:rPr>
          <w:highlight w:val="yellow"/>
        </w:rPr>
        <w:t>this algorithm</w:t>
      </w:r>
      <w:r w:rsidR="008D724B" w:rsidRPr="002040EF">
        <w:rPr>
          <w:highlight w:val="yellow"/>
        </w:rPr>
        <w:t xml:space="preserve"> has the ability of easy adaption with any attribute as </w:t>
      </w:r>
      <w:r w:rsidR="00F72B50" w:rsidRPr="002040EF">
        <w:rPr>
          <w:highlight w:val="yellow"/>
        </w:rPr>
        <w:t xml:space="preserve">a </w:t>
      </w:r>
      <w:r w:rsidR="008D724B" w:rsidRPr="002040EF">
        <w:rPr>
          <w:highlight w:val="yellow"/>
        </w:rPr>
        <w:t xml:space="preserve">class </w:t>
      </w:r>
      <w:r w:rsidR="00BD4976" w:rsidRPr="002040EF">
        <w:rPr>
          <w:highlight w:val="yellow"/>
        </w:rPr>
        <w:t xml:space="preserve">by simply </w:t>
      </w:r>
      <w:r w:rsidR="007A37B4" w:rsidRPr="002040EF">
        <w:rPr>
          <w:highlight w:val="yellow"/>
        </w:rPr>
        <w:t>modifying the attribute for the distinct metrics.</w:t>
      </w:r>
      <w:r w:rsidR="007A37B4">
        <w:t xml:space="preserve"> </w:t>
      </w:r>
      <w:r w:rsidR="00AA6907">
        <w:t>T</w:t>
      </w:r>
      <w:r w:rsidR="00CA42A1">
        <w:t>h</w:t>
      </w:r>
      <w:r w:rsidR="00AA6907">
        <w:t xml:space="preserve">is algorithm is to be used as </w:t>
      </w:r>
      <w:r w:rsidR="00F72B50">
        <w:t xml:space="preserve">an </w:t>
      </w:r>
      <w:r w:rsidR="00DA7D0A">
        <w:t>alternative</w:t>
      </w:r>
      <w:r w:rsidR="00AA6907">
        <w:t xml:space="preserve"> algorithm for the linear regression in the diabetic dataset. </w:t>
      </w:r>
      <w:r w:rsidR="00AA6907" w:rsidRPr="00DD0E57">
        <w:rPr>
          <w:b/>
          <w:bCs/>
        </w:rPr>
        <w:t xml:space="preserve">The steps for this algorithm </w:t>
      </w:r>
      <w:r w:rsidR="00E27666" w:rsidRPr="00DD0E57">
        <w:rPr>
          <w:b/>
          <w:bCs/>
        </w:rPr>
        <w:t>are</w:t>
      </w:r>
      <w:r w:rsidR="00AA6907" w:rsidRPr="00DD0E57">
        <w:rPr>
          <w:b/>
          <w:bCs/>
        </w:rPr>
        <w:t xml:space="preserve"> similar to above i.e. from step </w:t>
      </w:r>
      <w:r w:rsidR="0070360B" w:rsidRPr="00DD0E57">
        <w:rPr>
          <w:b/>
          <w:bCs/>
        </w:rPr>
        <w:t>1-5.</w:t>
      </w:r>
    </w:p>
    <w:p w14:paraId="5F2CBD79" w14:textId="7664A38C" w:rsidR="00D37B94" w:rsidRDefault="00D37B94" w:rsidP="00D37B94">
      <w:pPr>
        <w:pStyle w:val="Heading1"/>
      </w:pPr>
      <w:bookmarkStart w:id="4" w:name="_Toc50991665"/>
      <w:r>
        <w:t>Advantages and disadvantages</w:t>
      </w:r>
      <w:bookmarkEnd w:id="4"/>
    </w:p>
    <w:p w14:paraId="0DE33A15" w14:textId="19B8552E" w:rsidR="00D37B94" w:rsidRPr="008D4E8A" w:rsidRDefault="00D37B94" w:rsidP="00D37B94">
      <w:r w:rsidRPr="00D37B94">
        <w:rPr>
          <w:b/>
          <w:bCs/>
        </w:rPr>
        <w:t>Linear regression algorithm</w:t>
      </w:r>
      <w:r w:rsidR="008D4E8A">
        <w:rPr>
          <w:b/>
          <w:bCs/>
        </w:rPr>
        <w:t xml:space="preserve"> </w:t>
      </w:r>
      <w:r w:rsidR="008D4E8A">
        <w:fldChar w:fldCharType="begin"/>
      </w:r>
      <w:r w:rsidR="008D4E8A">
        <w:instrText xml:space="preserve"> ADDIN EN.CITE &lt;EndNote&gt;&lt;Cite&gt;&lt;Author&gt;Zanutto&lt;/Author&gt;&lt;Year&gt;2006&lt;/Year&gt;&lt;RecNum&gt;25&lt;/RecNum&gt;&lt;DisplayText&gt;(Zanutto 2006)&lt;/DisplayText&gt;&lt;record&gt;&lt;rec-number&gt;25&lt;/rec-number&gt;&lt;foreign-keys&gt;&lt;key app="EN" db-id="a209s2fe60fvzyet55y5xvar5veeaf5s9fds" timestamp="1600059676"&gt;25&lt;/key&gt;&lt;/foreign-keys&gt;&lt;ref-type name="Journal Article"&gt;17&lt;/ref-type&gt;&lt;contributors&gt;&lt;authors&gt;&lt;author&gt;Zanutto, Elaine L&lt;/author&gt;&lt;/authors&gt;&lt;/contributors&gt;&lt;titles&gt;&lt;title&gt;A comparison of propensity score and linear regression analysis of complex survey data&lt;/title&gt;&lt;secondary-title&gt;Journal of data Science&lt;/secondary-title&gt;&lt;/titles&gt;&lt;periodical&gt;&lt;full-title&gt;Journal of data Science&lt;/full-title&gt;&lt;/periodical&gt;&lt;pages&gt;67-91&lt;/pages&gt;&lt;volume&gt;4&lt;/volume&gt;&lt;number&gt;1&lt;/number&gt;&lt;dates&gt;&lt;year&gt;2006&lt;/year&gt;&lt;/dates&gt;&lt;urls&gt;&lt;/urls&gt;&lt;/record&gt;&lt;/Cite&gt;&lt;/EndNote&gt;</w:instrText>
      </w:r>
      <w:r w:rsidR="008D4E8A">
        <w:fldChar w:fldCharType="separate"/>
      </w:r>
      <w:r w:rsidR="008D4E8A">
        <w:rPr>
          <w:noProof/>
        </w:rPr>
        <w:t>(Zanutto 2006)</w:t>
      </w:r>
      <w:r w:rsidR="008D4E8A">
        <w:fldChar w:fldCharType="end"/>
      </w:r>
    </w:p>
    <w:p w14:paraId="36392D95" w14:textId="57B2DA63" w:rsidR="00E27666" w:rsidRDefault="00E45D59" w:rsidP="00A91847">
      <w:r>
        <w:t xml:space="preserve">Advantages </w:t>
      </w:r>
    </w:p>
    <w:p w14:paraId="11E9F16C" w14:textId="2AA182FF" w:rsidR="00E45D59" w:rsidRDefault="00E61505" w:rsidP="00E45D59">
      <w:pPr>
        <w:pStyle w:val="ListParagraph"/>
        <w:numPr>
          <w:ilvl w:val="0"/>
          <w:numId w:val="9"/>
        </w:numPr>
      </w:pPr>
      <w:r>
        <w:t xml:space="preserve">The algorithm is easy to </w:t>
      </w:r>
      <w:r w:rsidR="00C6544C">
        <w:t xml:space="preserve">implement because of its interaction with other covariates </w:t>
      </w:r>
      <w:r w:rsidR="00A66F6A">
        <w:t>as well as better interpretation with the output coefficients.</w:t>
      </w:r>
    </w:p>
    <w:p w14:paraId="052D018F" w14:textId="10D5AFA4" w:rsidR="00A66F6A" w:rsidRDefault="001F387D" w:rsidP="00E45D59">
      <w:pPr>
        <w:pStyle w:val="ListParagraph"/>
        <w:numPr>
          <w:ilvl w:val="0"/>
          <w:numId w:val="9"/>
        </w:numPr>
      </w:pPr>
      <w:r>
        <w:t>Less complex than other algorithms.</w:t>
      </w:r>
    </w:p>
    <w:p w14:paraId="54749475" w14:textId="7C14BE60" w:rsidR="00C45271" w:rsidRPr="002040EF" w:rsidRDefault="00A57C53" w:rsidP="00A174E1">
      <w:pPr>
        <w:pStyle w:val="ListParagraph"/>
        <w:numPr>
          <w:ilvl w:val="0"/>
          <w:numId w:val="9"/>
        </w:numPr>
        <w:rPr>
          <w:highlight w:val="yellow"/>
        </w:rPr>
      </w:pPr>
      <w:r w:rsidRPr="002040EF">
        <w:rPr>
          <w:highlight w:val="yellow"/>
        </w:rPr>
        <w:t xml:space="preserve">Gets influenced </w:t>
      </w:r>
      <w:r w:rsidR="00F72B50" w:rsidRPr="002040EF">
        <w:rPr>
          <w:highlight w:val="yellow"/>
        </w:rPr>
        <w:t>by</w:t>
      </w:r>
      <w:r w:rsidRPr="002040EF">
        <w:rPr>
          <w:highlight w:val="yellow"/>
        </w:rPr>
        <w:t xml:space="preserve"> overfitting but gives better results when the dimension of the dataset is reduced.</w:t>
      </w:r>
    </w:p>
    <w:p w14:paraId="2DFE9672" w14:textId="538E7E5D" w:rsidR="00A57C53" w:rsidRDefault="00A57C53" w:rsidP="00A57C53">
      <w:r>
        <w:t xml:space="preserve">Disadvantages </w:t>
      </w:r>
    </w:p>
    <w:p w14:paraId="7FD4876A" w14:textId="42D85991" w:rsidR="00317D1F" w:rsidRDefault="00A174E1" w:rsidP="008555D4">
      <w:pPr>
        <w:pStyle w:val="ListParagraph"/>
        <w:numPr>
          <w:ilvl w:val="0"/>
          <w:numId w:val="10"/>
        </w:numPr>
      </w:pPr>
      <w:r>
        <w:t xml:space="preserve">The </w:t>
      </w:r>
      <w:r w:rsidRPr="002040EF">
        <w:rPr>
          <w:highlight w:val="yellow"/>
        </w:rPr>
        <w:t xml:space="preserve">model </w:t>
      </w:r>
      <w:r w:rsidR="00317D1F" w:rsidRPr="002040EF">
        <w:rPr>
          <w:highlight w:val="yellow"/>
        </w:rPr>
        <w:t>assumes the existence</w:t>
      </w:r>
      <w:r w:rsidR="00341339" w:rsidRPr="002040EF">
        <w:rPr>
          <w:highlight w:val="yellow"/>
        </w:rPr>
        <w:t xml:space="preserve"> of linearity between the two variables </w:t>
      </w:r>
      <w:r w:rsidR="00317D1F" w:rsidRPr="002040EF">
        <w:rPr>
          <w:highlight w:val="yellow"/>
        </w:rPr>
        <w:t xml:space="preserve">that </w:t>
      </w:r>
      <w:r w:rsidR="00F72B50" w:rsidRPr="002040EF">
        <w:rPr>
          <w:highlight w:val="yellow"/>
        </w:rPr>
        <w:t>are</w:t>
      </w:r>
      <w:r w:rsidR="00317D1F" w:rsidRPr="002040EF">
        <w:rPr>
          <w:highlight w:val="yellow"/>
        </w:rPr>
        <w:t xml:space="preserve"> </w:t>
      </w:r>
      <w:r w:rsidR="00F72B50" w:rsidRPr="002040EF">
        <w:rPr>
          <w:highlight w:val="yellow"/>
        </w:rPr>
        <w:t xml:space="preserve">the </w:t>
      </w:r>
      <w:r w:rsidR="00317D1F" w:rsidRPr="002040EF">
        <w:rPr>
          <w:highlight w:val="yellow"/>
        </w:rPr>
        <w:t>dependent variable and independent variable.</w:t>
      </w:r>
    </w:p>
    <w:p w14:paraId="2A0F4E3C" w14:textId="05085E66" w:rsidR="00317D1F" w:rsidRDefault="000F2D9C" w:rsidP="008555D4">
      <w:pPr>
        <w:pStyle w:val="ListParagraph"/>
        <w:numPr>
          <w:ilvl w:val="0"/>
          <w:numId w:val="10"/>
        </w:numPr>
      </w:pPr>
      <w:r>
        <w:t>Another disadvantage is that if the number of observation</w:t>
      </w:r>
      <w:r w:rsidR="002F4960">
        <w:t>s</w:t>
      </w:r>
      <w:r>
        <w:t xml:space="preserve"> is less than the number of features this model should not be used as it leads to overfitting</w:t>
      </w:r>
      <w:r w:rsidR="002F4960">
        <w:t xml:space="preserve"> which considers noise when building the model.</w:t>
      </w:r>
    </w:p>
    <w:p w14:paraId="061E4326" w14:textId="08233E9F" w:rsidR="002C42B2" w:rsidRDefault="00BE0D46" w:rsidP="002C42B2">
      <w:r w:rsidRPr="00D37B94">
        <w:rPr>
          <w:b/>
          <w:bCs/>
        </w:rPr>
        <w:t>S</w:t>
      </w:r>
      <w:r w:rsidR="007A5F2A" w:rsidRPr="00D37B94">
        <w:rPr>
          <w:b/>
          <w:bCs/>
        </w:rPr>
        <w:t>e</w:t>
      </w:r>
      <w:r w:rsidRPr="00D37B94">
        <w:rPr>
          <w:b/>
          <w:bCs/>
        </w:rPr>
        <w:t>quential minimal optimization regression model (SMOreg)</w:t>
      </w:r>
      <w:r w:rsidR="009D1DBE">
        <w:rPr>
          <w:b/>
          <w:bCs/>
        </w:rPr>
        <w:t xml:space="preserve"> </w:t>
      </w:r>
      <w:r w:rsidR="002C42B2">
        <w:fldChar w:fldCharType="begin"/>
      </w:r>
      <w:r w:rsidR="002C42B2">
        <w:instrText xml:space="preserve"> ADDIN EN.CITE &lt;EndNote&gt;&lt;Cite&gt;&lt;Author&gt;Pham&lt;/Author&gt;&lt;Year&gt;2017&lt;/Year&gt;&lt;RecNum&gt;23&lt;/RecNum&gt;&lt;DisplayText&gt;(Pham et al. 2017)&lt;/DisplayText&gt;&lt;record&gt;&lt;rec-number&gt;23&lt;/rec-number&gt;&lt;foreign-keys&gt;&lt;key app="EN" db-id="a209s2fe60fvzyet55y5xvar5veeaf5s9fds" timestamp="1600059509"&gt;23&lt;/key&gt;&lt;/foreign-keys&gt;&lt;ref-type name="Journal Article"&gt;17&lt;/ref-type&gt;&lt;contributors&gt;&lt;authors&gt;&lt;author&gt;Pham, Binh Thai&lt;/author&gt;&lt;author&gt;Bui, Dieu Tien&lt;/author&gt;&lt;author&gt;Prakash, Indra&lt;/author&gt;&lt;author&gt;Nguyen, Long Hoang&lt;/author&gt;&lt;author&gt;Dholakia, MB&lt;/author&gt;&lt;/authors&gt;&lt;/contributors&gt;&lt;titles&gt;&lt;title&gt;A comparative study of sequential minimal optimization-based support vector machines, vote feature intervals, and logistic regression in landslide susceptibility assessment using GIS&lt;/title&gt;&lt;secondary-title&gt;Environmental earth sciences&lt;/secondary-title&gt;&lt;/titles&gt;&lt;periodical&gt;&lt;full-title&gt;Environmental earth sciences&lt;/full-title&gt;&lt;/periodical&gt;&lt;pages&gt;371&lt;/pages&gt;&lt;volume&gt;76&lt;/volume&gt;&lt;number&gt;10&lt;/number&gt;&lt;dates&gt;&lt;year&gt;2017&lt;/year&gt;&lt;/dates&gt;&lt;isbn&gt;1866-6280&lt;/isbn&gt;&lt;urls&gt;&lt;/urls&gt;&lt;/record&gt;&lt;/Cite&gt;&lt;/EndNote&gt;</w:instrText>
      </w:r>
      <w:r w:rsidR="002C42B2">
        <w:fldChar w:fldCharType="separate"/>
      </w:r>
      <w:r w:rsidR="002C42B2">
        <w:rPr>
          <w:noProof/>
        </w:rPr>
        <w:t>(Pham et al. 2017)</w:t>
      </w:r>
      <w:r w:rsidR="002C42B2">
        <w:fldChar w:fldCharType="end"/>
      </w:r>
    </w:p>
    <w:p w14:paraId="0E166413" w14:textId="580B5F25" w:rsidR="00BE0D46" w:rsidRDefault="007573C8" w:rsidP="00A57C53">
      <w:r>
        <w:t>Advantages</w:t>
      </w:r>
      <w:r w:rsidR="006A0439">
        <w:t xml:space="preserve"> </w:t>
      </w:r>
    </w:p>
    <w:p w14:paraId="01E3F1CB" w14:textId="0F088772" w:rsidR="007573C8" w:rsidRDefault="00F10E6A" w:rsidP="008555D4">
      <w:pPr>
        <w:pStyle w:val="ListParagraph"/>
        <w:numPr>
          <w:ilvl w:val="0"/>
          <w:numId w:val="11"/>
        </w:numPr>
      </w:pPr>
      <w:r>
        <w:t>Give better application results when the data is unknown</w:t>
      </w:r>
    </w:p>
    <w:p w14:paraId="5540CAF9" w14:textId="2F981F28" w:rsidR="00F10E6A" w:rsidRDefault="006D093D" w:rsidP="008555D4">
      <w:pPr>
        <w:pStyle w:val="ListParagraph"/>
        <w:numPr>
          <w:ilvl w:val="0"/>
          <w:numId w:val="11"/>
        </w:numPr>
      </w:pPr>
      <w:r>
        <w:t>Compatible with structured and semi-structured data such as text</w:t>
      </w:r>
      <w:r w:rsidR="005C4517">
        <w:t xml:space="preserve"> and</w:t>
      </w:r>
      <w:r>
        <w:t xml:space="preserve"> images</w:t>
      </w:r>
      <w:r w:rsidR="005C4517">
        <w:t>.</w:t>
      </w:r>
    </w:p>
    <w:p w14:paraId="79EFFC59" w14:textId="00F0F0B6" w:rsidR="005C4517" w:rsidRPr="002040EF" w:rsidRDefault="005C4517" w:rsidP="008555D4">
      <w:pPr>
        <w:pStyle w:val="ListParagraph"/>
        <w:numPr>
          <w:ilvl w:val="0"/>
          <w:numId w:val="11"/>
        </w:numPr>
        <w:rPr>
          <w:highlight w:val="yellow"/>
        </w:rPr>
      </w:pPr>
      <w:r w:rsidRPr="002040EF">
        <w:rPr>
          <w:highlight w:val="yellow"/>
        </w:rPr>
        <w:t>Kernel function play</w:t>
      </w:r>
      <w:r w:rsidR="00F72B50" w:rsidRPr="002040EF">
        <w:rPr>
          <w:highlight w:val="yellow"/>
        </w:rPr>
        <w:t>s</w:t>
      </w:r>
      <w:r w:rsidRPr="002040EF">
        <w:rPr>
          <w:highlight w:val="yellow"/>
        </w:rPr>
        <w:t xml:space="preserve"> an important role in this model </w:t>
      </w:r>
      <w:r w:rsidR="00A25902" w:rsidRPr="002040EF">
        <w:rPr>
          <w:highlight w:val="yellow"/>
        </w:rPr>
        <w:t>that solves all the complex problems.</w:t>
      </w:r>
    </w:p>
    <w:p w14:paraId="28EA3458" w14:textId="767D11E9" w:rsidR="00A25902" w:rsidRDefault="00A25902" w:rsidP="00A57C53">
      <w:r>
        <w:t xml:space="preserve">Disadvantages </w:t>
      </w:r>
    </w:p>
    <w:p w14:paraId="37251500" w14:textId="38E27754" w:rsidR="00A25902" w:rsidRDefault="00555940" w:rsidP="008555D4">
      <w:pPr>
        <w:pStyle w:val="ListParagraph"/>
        <w:numPr>
          <w:ilvl w:val="0"/>
          <w:numId w:val="12"/>
        </w:numPr>
      </w:pPr>
      <w:r>
        <w:lastRenderedPageBreak/>
        <w:t>Takes longer amount of training time for larger datasets.</w:t>
      </w:r>
    </w:p>
    <w:p w14:paraId="6308B551" w14:textId="241DF40C" w:rsidR="00555940" w:rsidRPr="00C56BC4" w:rsidRDefault="00DD09C9" w:rsidP="008555D4">
      <w:pPr>
        <w:pStyle w:val="ListParagraph"/>
        <w:numPr>
          <w:ilvl w:val="0"/>
          <w:numId w:val="12"/>
        </w:numPr>
        <w:rPr>
          <w:highlight w:val="yellow"/>
        </w:rPr>
      </w:pPr>
      <w:r w:rsidRPr="00C56BC4">
        <w:rPr>
          <w:highlight w:val="yellow"/>
        </w:rPr>
        <w:t xml:space="preserve">Opting for a </w:t>
      </w:r>
      <w:r w:rsidR="00927282" w:rsidRPr="00C56BC4">
        <w:rPr>
          <w:highlight w:val="yellow"/>
        </w:rPr>
        <w:t xml:space="preserve">better kernel function is not </w:t>
      </w:r>
      <w:r w:rsidR="0090281C" w:rsidRPr="00C56BC4">
        <w:rPr>
          <w:highlight w:val="yellow"/>
        </w:rPr>
        <w:t xml:space="preserve">as </w:t>
      </w:r>
      <w:r w:rsidR="00927282" w:rsidRPr="00C56BC4">
        <w:rPr>
          <w:highlight w:val="yellow"/>
        </w:rPr>
        <w:t>eas</w:t>
      </w:r>
      <w:r w:rsidR="0090281C" w:rsidRPr="00C56BC4">
        <w:rPr>
          <w:highlight w:val="yellow"/>
        </w:rPr>
        <w:t>y</w:t>
      </w:r>
      <w:r w:rsidR="00927282" w:rsidRPr="00C56BC4">
        <w:rPr>
          <w:highlight w:val="yellow"/>
        </w:rPr>
        <w:t xml:space="preserve"> as compared to other models.</w:t>
      </w:r>
    </w:p>
    <w:p w14:paraId="7BA47702" w14:textId="364F3236" w:rsidR="00927282" w:rsidRPr="00C56BC4" w:rsidRDefault="00343495" w:rsidP="008555D4">
      <w:pPr>
        <w:pStyle w:val="ListParagraph"/>
        <w:numPr>
          <w:ilvl w:val="0"/>
          <w:numId w:val="12"/>
        </w:numPr>
        <w:rPr>
          <w:highlight w:val="yellow"/>
        </w:rPr>
      </w:pPr>
      <w:r w:rsidRPr="00C56BC4">
        <w:rPr>
          <w:highlight w:val="yellow"/>
        </w:rPr>
        <w:t xml:space="preserve">Difficulty in </w:t>
      </w:r>
      <w:r w:rsidR="00F72B50" w:rsidRPr="00C56BC4">
        <w:rPr>
          <w:highlight w:val="yellow"/>
        </w:rPr>
        <w:t xml:space="preserve">the </w:t>
      </w:r>
      <w:r w:rsidRPr="00C56BC4">
        <w:rPr>
          <w:highlight w:val="yellow"/>
        </w:rPr>
        <w:t xml:space="preserve">understanding of the </w:t>
      </w:r>
      <w:r w:rsidR="004077E8" w:rsidRPr="00C56BC4">
        <w:rPr>
          <w:highlight w:val="yellow"/>
        </w:rPr>
        <w:t>final model including weights and variables.</w:t>
      </w:r>
    </w:p>
    <w:p w14:paraId="07D1FE2F" w14:textId="5E1FCA3A" w:rsidR="004077E8" w:rsidRPr="00F6692D" w:rsidRDefault="000407E1" w:rsidP="00A57C53">
      <w:r w:rsidRPr="00D37B94">
        <w:rPr>
          <w:b/>
          <w:bCs/>
        </w:rPr>
        <w:t>K nearest neighbour algorithm</w:t>
      </w:r>
      <w:r w:rsidR="00F6692D">
        <w:rPr>
          <w:b/>
          <w:bCs/>
        </w:rPr>
        <w:t xml:space="preserve"> </w:t>
      </w:r>
      <w:r w:rsidR="00F6692D">
        <w:fldChar w:fldCharType="begin"/>
      </w:r>
      <w:r w:rsidR="00F6692D">
        <w:instrText xml:space="preserve"> ADDIN EN.CITE &lt;EndNote&gt;&lt;Cite&gt;&lt;Author&gt;Batista&lt;/Author&gt;&lt;Year&gt;2001&lt;/Year&gt;&lt;RecNum&gt;21&lt;/RecNum&gt;&lt;DisplayText&gt;(Batista &amp;amp; Monard 2001)&lt;/DisplayText&gt;&lt;record&gt;&lt;rec-number&gt;21&lt;/rec-number&gt;&lt;foreign-keys&gt;&lt;key app="EN" db-id="a209s2fe60fvzyet55y5xvar5veeaf5s9fds" timestamp="1600059490"&gt;21&lt;/key&gt;&lt;/foreign-keys&gt;&lt;ref-type name="Conference Proceedings"&gt;10&lt;/ref-type&gt;&lt;contributors&gt;&lt;authors&gt;&lt;author&gt;Batista, GEAPA&lt;/author&gt;&lt;author&gt;Monard, Maria Carolina&lt;/author&gt;&lt;/authors&gt;&lt;/contributors&gt;&lt;titles&gt;&lt;title&gt;A study of K-nearest neighbour as a model-based method to treat missing data&lt;/title&gt;&lt;secondary-title&gt;Argentine Symposium on Artificial Intelligence&lt;/secondary-title&gt;&lt;/titles&gt;&lt;dates&gt;&lt;year&gt;2001&lt;/year&gt;&lt;/dates&gt;&lt;urls&gt;&lt;/urls&gt;&lt;/record&gt;&lt;/Cite&gt;&lt;/EndNote&gt;</w:instrText>
      </w:r>
      <w:r w:rsidR="00F6692D">
        <w:fldChar w:fldCharType="separate"/>
      </w:r>
      <w:r w:rsidR="00F6692D">
        <w:rPr>
          <w:noProof/>
        </w:rPr>
        <w:t>(Batista &amp; Monard 2001)</w:t>
      </w:r>
      <w:r w:rsidR="00F6692D">
        <w:fldChar w:fldCharType="end"/>
      </w:r>
    </w:p>
    <w:p w14:paraId="629AD761" w14:textId="5FD442BE" w:rsidR="000407E1" w:rsidRDefault="000407E1" w:rsidP="00A57C53">
      <w:r>
        <w:t>Advantages</w:t>
      </w:r>
    </w:p>
    <w:p w14:paraId="10AC6830" w14:textId="59338A6F" w:rsidR="000407E1" w:rsidRDefault="009E5F8C" w:rsidP="008555D4">
      <w:pPr>
        <w:pStyle w:val="ListParagraph"/>
        <w:numPr>
          <w:ilvl w:val="0"/>
          <w:numId w:val="13"/>
        </w:numPr>
      </w:pPr>
      <w:r>
        <w:t>Easy to implement and use</w:t>
      </w:r>
    </w:p>
    <w:p w14:paraId="2952B9BD" w14:textId="73D7FD8F" w:rsidR="009E5F8C" w:rsidRPr="00C56BC4" w:rsidRDefault="009E5F8C" w:rsidP="008555D4">
      <w:pPr>
        <w:pStyle w:val="ListParagraph"/>
        <w:numPr>
          <w:ilvl w:val="0"/>
          <w:numId w:val="13"/>
        </w:numPr>
        <w:rPr>
          <w:highlight w:val="yellow"/>
        </w:rPr>
      </w:pPr>
      <w:r w:rsidRPr="00C56BC4">
        <w:rPr>
          <w:highlight w:val="yellow"/>
        </w:rPr>
        <w:t>Addition of new data can be done at any point</w:t>
      </w:r>
    </w:p>
    <w:p w14:paraId="40273EA6" w14:textId="40E37931" w:rsidR="009E5F8C" w:rsidRDefault="00B27D6F" w:rsidP="008555D4">
      <w:pPr>
        <w:pStyle w:val="ListParagraph"/>
        <w:numPr>
          <w:ilvl w:val="0"/>
          <w:numId w:val="13"/>
        </w:numPr>
      </w:pPr>
      <w:r>
        <w:t>Doesn’t need any training period</w:t>
      </w:r>
    </w:p>
    <w:p w14:paraId="71AD2DE8" w14:textId="5F358D2A" w:rsidR="00B27D6F" w:rsidRDefault="00B27D6F" w:rsidP="00A57C53">
      <w:r>
        <w:t>Disadvantages</w:t>
      </w:r>
    </w:p>
    <w:p w14:paraId="6A4B65F7" w14:textId="17460F06" w:rsidR="00B27D6F" w:rsidRDefault="00B27D6F" w:rsidP="008555D4">
      <w:pPr>
        <w:pStyle w:val="ListParagraph"/>
        <w:numPr>
          <w:ilvl w:val="0"/>
          <w:numId w:val="14"/>
        </w:numPr>
      </w:pPr>
      <w:r>
        <w:t>Takes l</w:t>
      </w:r>
      <w:r w:rsidR="00EF0BC2">
        <w:t>o</w:t>
      </w:r>
      <w:r>
        <w:t xml:space="preserve">nger duration of time for </w:t>
      </w:r>
      <w:r w:rsidR="00F72B50">
        <w:t xml:space="preserve">a </w:t>
      </w:r>
      <w:r>
        <w:t>larger dataset</w:t>
      </w:r>
    </w:p>
    <w:p w14:paraId="34E4EC38" w14:textId="795EEF15" w:rsidR="00B27D6F" w:rsidRDefault="00EF0BC2" w:rsidP="008555D4">
      <w:pPr>
        <w:pStyle w:val="ListParagraph"/>
        <w:numPr>
          <w:ilvl w:val="0"/>
          <w:numId w:val="14"/>
        </w:numPr>
      </w:pPr>
      <w:r>
        <w:t>Difficulty in working with high dimension</w:t>
      </w:r>
      <w:r w:rsidR="0010609C">
        <w:t>s of the dataset</w:t>
      </w:r>
    </w:p>
    <w:p w14:paraId="4A06E3DA" w14:textId="7192F1DA" w:rsidR="0010609C" w:rsidRPr="001569B0" w:rsidRDefault="0010609C" w:rsidP="008555D4">
      <w:pPr>
        <w:pStyle w:val="ListParagraph"/>
        <w:numPr>
          <w:ilvl w:val="0"/>
          <w:numId w:val="14"/>
        </w:numPr>
        <w:rPr>
          <w:highlight w:val="yellow"/>
        </w:rPr>
      </w:pPr>
      <w:r w:rsidRPr="001569B0">
        <w:rPr>
          <w:highlight w:val="yellow"/>
        </w:rPr>
        <w:t>Feature scaling is needed at certain steps of the algorithm</w:t>
      </w:r>
    </w:p>
    <w:p w14:paraId="2D5534BA" w14:textId="798798EE" w:rsidR="0010609C" w:rsidRPr="001569B0" w:rsidRDefault="0010609C" w:rsidP="008555D4">
      <w:pPr>
        <w:pStyle w:val="ListParagraph"/>
        <w:numPr>
          <w:ilvl w:val="0"/>
          <w:numId w:val="14"/>
        </w:numPr>
        <w:rPr>
          <w:highlight w:val="yellow"/>
        </w:rPr>
      </w:pPr>
      <w:r w:rsidRPr="001569B0">
        <w:rPr>
          <w:highlight w:val="yellow"/>
        </w:rPr>
        <w:t>Doesn’t give better results if the data consists of missing values</w:t>
      </w:r>
      <w:r w:rsidR="008555D4" w:rsidRPr="001569B0">
        <w:rPr>
          <w:highlight w:val="yellow"/>
        </w:rPr>
        <w:t xml:space="preserve"> and outliers.</w:t>
      </w:r>
    </w:p>
    <w:p w14:paraId="6202EA4E" w14:textId="1DA0F299" w:rsidR="00D176EF" w:rsidRDefault="00D176EF" w:rsidP="00D176EF"/>
    <w:p w14:paraId="3A72E1AA" w14:textId="66DD20A8" w:rsidR="00D176EF" w:rsidRDefault="00AD2EC2" w:rsidP="00D37B94">
      <w:pPr>
        <w:pStyle w:val="Heading1"/>
      </w:pPr>
      <w:bookmarkStart w:id="5" w:name="_Toc50991666"/>
      <w:r>
        <w:t>Performance e</w:t>
      </w:r>
      <w:r w:rsidR="00D176EF">
        <w:t>valuation and demonstration</w:t>
      </w:r>
      <w:bookmarkEnd w:id="5"/>
    </w:p>
    <w:p w14:paraId="4C3AB7CE" w14:textId="75BB0A1B" w:rsidR="00AD2EC2" w:rsidRDefault="00AD2EC2" w:rsidP="00D176EF">
      <w:r>
        <w:t>The performance evaluation</w:t>
      </w:r>
      <w:r w:rsidR="004C09CE">
        <w:t xml:space="preserve"> simply means all the algorithms are being compared based on the dimensionality of the dataset such as</w:t>
      </w:r>
      <w:r w:rsidR="00651988">
        <w:t xml:space="preserve"> </w:t>
      </w:r>
      <w:r w:rsidR="00F72B50">
        <w:t xml:space="preserve">the </w:t>
      </w:r>
      <w:r w:rsidR="00651988">
        <w:t xml:space="preserve">size of the dataset, instances and attributes etc. </w:t>
      </w:r>
      <w:r w:rsidR="00215745">
        <w:t xml:space="preserve">in this research paper a total of three algorithms have been used which are linear regression, sequential minimal optimization regression model and k nearest neighbour algorithm </w:t>
      </w:r>
      <w:r w:rsidR="005643D8">
        <w:t xml:space="preserve">on two datasets. The datasets are of different sizes in which one of them is of </w:t>
      </w:r>
      <w:r w:rsidR="005A08F0">
        <w:t xml:space="preserve">Horton general hospital which is relatively in lesser size as compared to the diabetic data. </w:t>
      </w:r>
    </w:p>
    <w:p w14:paraId="7815E3BD" w14:textId="100CFC55" w:rsidR="000F32E5" w:rsidRPr="00D37B94" w:rsidRDefault="000F32E5" w:rsidP="00D176EF">
      <w:pPr>
        <w:rPr>
          <w:b/>
          <w:bCs/>
        </w:rPr>
      </w:pPr>
      <w:r w:rsidRPr="00D37B94">
        <w:rPr>
          <w:b/>
          <w:bCs/>
        </w:rPr>
        <w:t>Mean absolute error</w:t>
      </w:r>
    </w:p>
    <w:p w14:paraId="5D390EC9" w14:textId="237F9F1A" w:rsidR="00866CA8" w:rsidRDefault="00A92B1A" w:rsidP="00D176EF">
      <w:r>
        <w:t xml:space="preserve">According to </w:t>
      </w:r>
      <w:r>
        <w:fldChar w:fldCharType="begin"/>
      </w:r>
      <w:r>
        <w:instrText xml:space="preserve"> ADDIN EN.CITE &lt;EndNote&gt;&lt;Cite AuthorYear="1"&gt;&lt;Author&gt;Willmott&lt;/Author&gt;&lt;Year&gt;2005&lt;/Year&gt;&lt;RecNum&gt;22&lt;/RecNum&gt;&lt;DisplayText&gt;Willmott and Matsuura (2005)&lt;/DisplayText&gt;&lt;record&gt;&lt;rec-number&gt;22&lt;/rec-number&gt;&lt;foreign-keys&gt;&lt;key app="EN" db-id="a209s2fe60fvzyet55y5xvar5veeaf5s9fds" timestamp="1600059501"&gt;22&lt;/key&gt;&lt;/foreign-keys&gt;&lt;ref-type name="Journal Article"&gt;17&lt;/ref-type&gt;&lt;contributors&gt;&lt;authors&gt;&lt;author&gt;Willmott, Cort J&lt;/author&gt;&lt;author&gt;Matsuura, Kenji&lt;/author&gt;&lt;/authors&gt;&lt;/contributors&gt;&lt;titles&gt;&lt;title&gt;Advantages of the mean absolute error (MAE) over the root mean square error (RMSE) in assessing average model performance&lt;/title&gt;&lt;secondary-title&gt;Climate research&lt;/secondary-title&gt;&lt;/titles&gt;&lt;periodical&gt;&lt;full-title&gt;Climate research&lt;/full-title&gt;&lt;/periodical&gt;&lt;pages&gt;79-82&lt;/pages&gt;&lt;volume&gt;30&lt;/volume&gt;&lt;number&gt;1&lt;/number&gt;&lt;dates&gt;&lt;year&gt;2005&lt;/year&gt;&lt;/dates&gt;&lt;isbn&gt;0936-577X&lt;/isbn&gt;&lt;urls&gt;&lt;/urls&gt;&lt;/record&gt;&lt;/Cite&gt;&lt;/EndNote&gt;</w:instrText>
      </w:r>
      <w:r>
        <w:fldChar w:fldCharType="separate"/>
      </w:r>
      <w:r>
        <w:rPr>
          <w:noProof/>
        </w:rPr>
        <w:t>Willmott and Matsuura (2005)</w:t>
      </w:r>
      <w:r>
        <w:fldChar w:fldCharType="end"/>
      </w:r>
      <w:r w:rsidR="00F72B50">
        <w:t>,</w:t>
      </w:r>
      <w:r>
        <w:t xml:space="preserve"> t</w:t>
      </w:r>
      <w:r w:rsidR="00C748D4">
        <w:t xml:space="preserve">he mean absolute error is a </w:t>
      </w:r>
      <w:r w:rsidR="007F7EB6">
        <w:t xml:space="preserve">relatively simple as it includes the summation of the absolute values of the errors obtained from the dataset and </w:t>
      </w:r>
      <w:r w:rsidR="00EC0785">
        <w:t xml:space="preserve">then dividing the total error with the value “n”. </w:t>
      </w:r>
      <w:r w:rsidR="00AA5EB4">
        <w:t>it forecasts the set of errors without considering their directions</w:t>
      </w:r>
      <w:r w:rsidR="00FE6A23">
        <w:t xml:space="preserve"> as well as it includes </w:t>
      </w:r>
      <w:r w:rsidR="00841B11">
        <w:t>all the individual differences that are weighing equally in the average.</w:t>
      </w:r>
    </w:p>
    <w:p w14:paraId="1BE3C6ED" w14:textId="79246904" w:rsidR="00841B11" w:rsidRPr="00D37B94" w:rsidRDefault="00BF1F17" w:rsidP="00D176EF">
      <w:pPr>
        <w:rPr>
          <w:b/>
          <w:bCs/>
        </w:rPr>
      </w:pPr>
      <w:r w:rsidRPr="00D37B94">
        <w:rPr>
          <w:b/>
          <w:bCs/>
        </w:rPr>
        <w:t>Root Mean Squared Error (RMSE)</w:t>
      </w:r>
    </w:p>
    <w:p w14:paraId="04DDC0AF" w14:textId="1C9DFE1A" w:rsidR="00BF1F17" w:rsidRDefault="00C825F4" w:rsidP="00D176EF">
      <w:r>
        <w:t xml:space="preserve">According to </w:t>
      </w:r>
      <w:r>
        <w:fldChar w:fldCharType="begin"/>
      </w:r>
      <w:r>
        <w:instrText xml:space="preserve"> ADDIN EN.CITE &lt;EndNote&gt;&lt;Cite AuthorYear="1"&gt;&lt;Author&gt;Willmott&lt;/Author&gt;&lt;Year&gt;2005&lt;/Year&gt;&lt;RecNum&gt;22&lt;/RecNum&gt;&lt;DisplayText&gt;Willmott and Matsuura (2005)&lt;/DisplayText&gt;&lt;record&gt;&lt;rec-number&gt;22&lt;/rec-number&gt;&lt;foreign-keys&gt;&lt;key app="EN" db-id="a209s2fe60fvzyet55y5xvar5veeaf5s9fds" timestamp="1600059501"&gt;22&lt;/key&gt;&lt;/foreign-keys&gt;&lt;ref-type name="Journal Article"&gt;17&lt;/ref-type&gt;&lt;contributors&gt;&lt;authors&gt;&lt;author&gt;Willmott, Cort J&lt;/author&gt;&lt;author&gt;Matsuura, Kenji&lt;/author&gt;&lt;/authors&gt;&lt;/contributors&gt;&lt;titles&gt;&lt;title&gt;Advantages of the mean absolute error (MAE) over the root mean square error (RMSE) in assessing average model performance&lt;/title&gt;&lt;secondary-title&gt;Climate research&lt;/secondary-title&gt;&lt;/titles&gt;&lt;periodical&gt;&lt;full-title&gt;Climate research&lt;/full-title&gt;&lt;/periodical&gt;&lt;pages&gt;79-82&lt;/pages&gt;&lt;volume&gt;30&lt;/volume&gt;&lt;number&gt;1&lt;/number&gt;&lt;dates&gt;&lt;year&gt;2005&lt;/year&gt;&lt;/dates&gt;&lt;isbn&gt;0936-577X&lt;/isbn&gt;&lt;urls&gt;&lt;/urls&gt;&lt;/record&gt;&lt;/Cite&gt;&lt;/EndNote&gt;</w:instrText>
      </w:r>
      <w:r>
        <w:fldChar w:fldCharType="separate"/>
      </w:r>
      <w:r>
        <w:rPr>
          <w:noProof/>
        </w:rPr>
        <w:t>Willmott and Matsuura (2005)</w:t>
      </w:r>
      <w:r>
        <w:fldChar w:fldCharType="end"/>
      </w:r>
      <w:r w:rsidR="00F72B50">
        <w:t>,</w:t>
      </w:r>
      <w:r>
        <w:t xml:space="preserve"> t</w:t>
      </w:r>
      <w:r w:rsidR="008573A0">
        <w:t xml:space="preserve">he calculation of the RMSE is obtained with the help of three simple steps. </w:t>
      </w:r>
      <w:r w:rsidR="00310FB1">
        <w:t xml:space="preserve">Firstly, we get the total squared error </w:t>
      </w:r>
      <w:r w:rsidR="00520560">
        <w:t xml:space="preserve">first as a series of summation of </w:t>
      </w:r>
      <w:r w:rsidR="006705BB">
        <w:t>each</w:t>
      </w:r>
      <w:r w:rsidR="00520560">
        <w:t xml:space="preserve"> squared </w:t>
      </w:r>
      <w:r w:rsidR="0020143E">
        <w:t>error</w:t>
      </w:r>
      <w:r w:rsidR="00D07362">
        <w:t xml:space="preserve"> which means each error impacts </w:t>
      </w:r>
      <w:r w:rsidR="00B0057E">
        <w:t xml:space="preserve">the total error in proportion to its square </w:t>
      </w:r>
      <w:r w:rsidR="009F5576">
        <w:t xml:space="preserve">as compared to small errors. </w:t>
      </w:r>
      <w:r w:rsidR="00782643">
        <w:t xml:space="preserve">The </w:t>
      </w:r>
      <w:r w:rsidR="003A715B">
        <w:t>large errors obtained has a larger impact on the total squared error as compared to small errors</w:t>
      </w:r>
      <w:r w:rsidR="0020143E">
        <w:t>, which means as there is an increase in the large errors</w:t>
      </w:r>
      <w:r w:rsidR="008637AB">
        <w:t xml:space="preserve"> the total squared error will also show the increase in its impact</w:t>
      </w:r>
      <w:r w:rsidR="007159B2">
        <w:t>. Secondly, the total square error is then divided by “n”</w:t>
      </w:r>
      <w:r w:rsidR="00B73561">
        <w:t xml:space="preserve"> which leads to mean square error (MSE). Lastly, the RMSE is taken as the square root of </w:t>
      </w:r>
      <w:r w:rsidR="00B12769">
        <w:t>the mean square error (MSE).</w:t>
      </w:r>
      <w:r w:rsidR="0015170C">
        <w:t xml:space="preserve"> </w:t>
      </w:r>
      <w:r w:rsidR="00643C8F">
        <w:t>Hence the lower the value of RMSE the better fit</w:t>
      </w:r>
      <w:r w:rsidR="001E7E20">
        <w:t xml:space="preserve"> as compared to larger RMSE value</w:t>
      </w:r>
      <w:r w:rsidR="0057401C">
        <w:t>s</w:t>
      </w:r>
      <w:r w:rsidR="00643C8F">
        <w:t xml:space="preserve"> it is for the algorithm of that desired dataset.</w:t>
      </w:r>
    </w:p>
    <w:p w14:paraId="5A362A38" w14:textId="02D8FAE2" w:rsidR="00DD0E57" w:rsidRDefault="00DD0E57" w:rsidP="00D176EF"/>
    <w:p w14:paraId="591D6719" w14:textId="5809105C" w:rsidR="00DD0E57" w:rsidRDefault="00DD0E57" w:rsidP="00D176EF"/>
    <w:p w14:paraId="6EC587F0" w14:textId="2AFCFF52" w:rsidR="00DD0E57" w:rsidRDefault="00DD0E57" w:rsidP="00D176EF"/>
    <w:p w14:paraId="600214B3" w14:textId="1528F7A7" w:rsidR="008A5847" w:rsidRPr="00D37B94" w:rsidRDefault="0057401C" w:rsidP="00D176EF">
      <w:pPr>
        <w:rPr>
          <w:b/>
          <w:bCs/>
        </w:rPr>
      </w:pPr>
      <w:r w:rsidRPr="00D37B94">
        <w:rPr>
          <w:b/>
          <w:bCs/>
        </w:rPr>
        <w:lastRenderedPageBreak/>
        <w:t>Horton general hospital</w:t>
      </w:r>
    </w:p>
    <w:p w14:paraId="361938CD" w14:textId="62C89C75" w:rsidR="0057401C" w:rsidRPr="00D37B94" w:rsidRDefault="0057401C" w:rsidP="00D176EF">
      <w:pPr>
        <w:rPr>
          <w:b/>
          <w:bCs/>
        </w:rPr>
      </w:pPr>
      <w:r w:rsidRPr="00D37B94">
        <w:rPr>
          <w:b/>
          <w:bCs/>
        </w:rPr>
        <w:t>Linear regression algorithm</w:t>
      </w:r>
    </w:p>
    <w:p w14:paraId="30ED0607" w14:textId="5033A1CE" w:rsidR="00866CA8" w:rsidRDefault="002F5317" w:rsidP="00D176EF">
      <w:r>
        <w:t>Training data</w:t>
      </w:r>
    </w:p>
    <w:p w14:paraId="67D33440" w14:textId="61FAE1DB" w:rsidR="002F5317" w:rsidRDefault="002F5317" w:rsidP="00D176EF">
      <w:r>
        <w:rPr>
          <w:noProof/>
        </w:rPr>
        <w:drawing>
          <wp:inline distT="0" distB="0" distL="0" distR="0" wp14:anchorId="7A297C20" wp14:editId="353AC21C">
            <wp:extent cx="5731510" cy="3416300"/>
            <wp:effectExtent l="0" t="0" r="2540" b="0"/>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inear training rms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416300"/>
                    </a:xfrm>
                    <a:prstGeom prst="rect">
                      <a:avLst/>
                    </a:prstGeom>
                  </pic:spPr>
                </pic:pic>
              </a:graphicData>
            </a:graphic>
          </wp:inline>
        </w:drawing>
      </w:r>
    </w:p>
    <w:p w14:paraId="31FDE71C" w14:textId="77777777" w:rsidR="00DD0E57" w:rsidRDefault="00E324C9" w:rsidP="00D176EF">
      <w:r>
        <w:t xml:space="preserve">As shown in the above figure the RMSE value for </w:t>
      </w:r>
      <w:r w:rsidR="00C86155">
        <w:t xml:space="preserve">hypo in the training dataset is </w:t>
      </w:r>
      <w:r w:rsidR="009F671C">
        <w:t xml:space="preserve">0.29 </w:t>
      </w:r>
      <w:r w:rsidR="00DD0E57">
        <w:t>whereas</w:t>
      </w:r>
      <w:r w:rsidR="009F671C">
        <w:t xml:space="preserve"> for adm is 56.19 this is obtained by configuring the lag creation as well as the evaluation tab.</w:t>
      </w:r>
    </w:p>
    <w:p w14:paraId="4A919CD5" w14:textId="0C36EBBA" w:rsidR="000938C4" w:rsidRDefault="000938C4" w:rsidP="00D176EF">
      <w:r>
        <w:t>Test data</w:t>
      </w:r>
    </w:p>
    <w:p w14:paraId="5EF85B15" w14:textId="0B9FD141" w:rsidR="000938C4" w:rsidRDefault="000938C4" w:rsidP="00D176EF">
      <w:r>
        <w:rPr>
          <w:noProof/>
        </w:rPr>
        <w:drawing>
          <wp:inline distT="0" distB="0" distL="0" distR="0" wp14:anchorId="14C21991" wp14:editId="09330E6C">
            <wp:extent cx="5731510" cy="1898650"/>
            <wp:effectExtent l="0" t="0" r="2540" b="6350"/>
            <wp:docPr id="2" name="Picture 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ear test rms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898650"/>
                    </a:xfrm>
                    <a:prstGeom prst="rect">
                      <a:avLst/>
                    </a:prstGeom>
                  </pic:spPr>
                </pic:pic>
              </a:graphicData>
            </a:graphic>
          </wp:inline>
        </w:drawing>
      </w:r>
    </w:p>
    <w:p w14:paraId="67180DAB" w14:textId="2A35808B" w:rsidR="00D57BB2" w:rsidRDefault="009F671C" w:rsidP="00D176EF">
      <w:r>
        <w:t>From the above figure</w:t>
      </w:r>
      <w:r w:rsidR="003455FD">
        <w:t>,</w:t>
      </w:r>
      <w:r>
        <w:t xml:space="preserve"> we</w:t>
      </w:r>
      <w:r w:rsidR="00905E7B">
        <w:t xml:space="preserve"> can see that the RMSE value for hypo and adm are 0.20 and 53.19 in the test d</w:t>
      </w:r>
      <w:r w:rsidR="00362770">
        <w:t xml:space="preserve">ata </w:t>
      </w:r>
      <w:r w:rsidR="00021921">
        <w:t>where you can observe the drop in the values</w:t>
      </w:r>
      <w:r w:rsidR="00362770">
        <w:t xml:space="preserve"> as compared to the training dataset.</w:t>
      </w:r>
    </w:p>
    <w:p w14:paraId="61911C33" w14:textId="16F3CA37" w:rsidR="00692C87" w:rsidRDefault="00692C87" w:rsidP="00D176EF"/>
    <w:p w14:paraId="21A152DC" w14:textId="44F48236" w:rsidR="00692C87" w:rsidRDefault="00692C87" w:rsidP="00D176EF"/>
    <w:p w14:paraId="7334259C" w14:textId="3293C344" w:rsidR="00692C87" w:rsidRDefault="00692C87" w:rsidP="00D176EF"/>
    <w:p w14:paraId="69B6C943" w14:textId="77777777" w:rsidR="00692C87" w:rsidRDefault="00692C87" w:rsidP="00D176EF"/>
    <w:p w14:paraId="16EFDE45" w14:textId="1E32ABF5" w:rsidR="00D57BB2" w:rsidRPr="00D37B94" w:rsidRDefault="00D57BB2" w:rsidP="00D176EF">
      <w:pPr>
        <w:rPr>
          <w:b/>
          <w:bCs/>
        </w:rPr>
      </w:pPr>
      <w:r w:rsidRPr="00D37B94">
        <w:rPr>
          <w:b/>
          <w:bCs/>
        </w:rPr>
        <w:lastRenderedPageBreak/>
        <w:t xml:space="preserve">Forecasting </w:t>
      </w:r>
    </w:p>
    <w:p w14:paraId="18FB9984" w14:textId="78144933" w:rsidR="00D57BB2" w:rsidRPr="00D37B94" w:rsidRDefault="00D57BB2" w:rsidP="00D176EF">
      <w:pPr>
        <w:rPr>
          <w:b/>
          <w:bCs/>
        </w:rPr>
      </w:pPr>
      <w:r w:rsidRPr="00D37B94">
        <w:rPr>
          <w:b/>
          <w:bCs/>
        </w:rPr>
        <w:t>Linear regression model</w:t>
      </w:r>
    </w:p>
    <w:p w14:paraId="3D492682" w14:textId="02684710" w:rsidR="00D57BB2" w:rsidRPr="00000E3F" w:rsidRDefault="00D57BB2" w:rsidP="00D176EF">
      <w:pPr>
        <w:rPr>
          <w:b/>
          <w:bCs/>
        </w:rPr>
      </w:pPr>
      <w:r w:rsidRPr="00000E3F">
        <w:rPr>
          <w:b/>
          <w:bCs/>
        </w:rPr>
        <w:t>Training data</w:t>
      </w:r>
    </w:p>
    <w:p w14:paraId="757AF020" w14:textId="79155BEE" w:rsidR="00D57BB2" w:rsidRDefault="00D57BB2" w:rsidP="00D176EF">
      <w:r>
        <w:rPr>
          <w:noProof/>
        </w:rPr>
        <w:drawing>
          <wp:inline distT="0" distB="0" distL="0" distR="0" wp14:anchorId="517A5940" wp14:editId="30F13895">
            <wp:extent cx="5731510" cy="1822450"/>
            <wp:effectExtent l="0" t="0" r="2540" b="6350"/>
            <wp:docPr id="5" name="Picture 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inear train p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822450"/>
                    </a:xfrm>
                    <a:prstGeom prst="rect">
                      <a:avLst/>
                    </a:prstGeom>
                  </pic:spPr>
                </pic:pic>
              </a:graphicData>
            </a:graphic>
          </wp:inline>
        </w:drawing>
      </w:r>
    </w:p>
    <w:p w14:paraId="064C42FD" w14:textId="458B5F18" w:rsidR="00D57BB2" w:rsidRDefault="00FB2163" w:rsidP="00D176EF">
      <w:r>
        <w:t xml:space="preserve">The future forecast predictions on the training dataset </w:t>
      </w:r>
      <w:r w:rsidR="003455FD">
        <w:t>are</w:t>
      </w:r>
      <w:r>
        <w:t xml:space="preserve"> shown above.</w:t>
      </w:r>
    </w:p>
    <w:p w14:paraId="146C1C9A" w14:textId="3F705D41" w:rsidR="00D57BB2" w:rsidRPr="00000E3F" w:rsidRDefault="00D57BB2" w:rsidP="00D176EF">
      <w:pPr>
        <w:rPr>
          <w:b/>
          <w:bCs/>
        </w:rPr>
      </w:pPr>
      <w:r w:rsidRPr="00000E3F">
        <w:rPr>
          <w:b/>
          <w:bCs/>
        </w:rPr>
        <w:t>Test data</w:t>
      </w:r>
    </w:p>
    <w:p w14:paraId="0B9F2EC9" w14:textId="0845CA13" w:rsidR="00BB4D6C" w:rsidRDefault="00D57BB2" w:rsidP="00D176EF">
      <w:r>
        <w:rPr>
          <w:noProof/>
        </w:rPr>
        <w:drawing>
          <wp:inline distT="0" distB="0" distL="0" distR="0" wp14:anchorId="1B981964" wp14:editId="635A68FD">
            <wp:extent cx="5731510" cy="1866900"/>
            <wp:effectExtent l="0" t="0" r="254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inear test p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1866900"/>
                    </a:xfrm>
                    <a:prstGeom prst="rect">
                      <a:avLst/>
                    </a:prstGeom>
                  </pic:spPr>
                </pic:pic>
              </a:graphicData>
            </a:graphic>
          </wp:inline>
        </w:drawing>
      </w:r>
    </w:p>
    <w:p w14:paraId="71D512D3" w14:textId="42E5B19F" w:rsidR="00B726FE" w:rsidRDefault="00FB2163" w:rsidP="00D176EF">
      <w:r>
        <w:t xml:space="preserve">The future predictions for the test data </w:t>
      </w:r>
      <w:r w:rsidR="003455FD">
        <w:t>are</w:t>
      </w:r>
      <w:r>
        <w:t xml:space="preserve"> shown above.</w:t>
      </w:r>
    </w:p>
    <w:p w14:paraId="332629C1" w14:textId="5B83A9C6" w:rsidR="00B726FE" w:rsidRPr="00D37B94" w:rsidRDefault="00B726FE" w:rsidP="00D176EF">
      <w:pPr>
        <w:rPr>
          <w:b/>
          <w:bCs/>
        </w:rPr>
      </w:pPr>
      <w:r w:rsidRPr="00D37B94">
        <w:rPr>
          <w:b/>
          <w:bCs/>
        </w:rPr>
        <w:t>Sequential minimal prioritization regression model (SMOreg)</w:t>
      </w:r>
    </w:p>
    <w:p w14:paraId="06A25B9B" w14:textId="13EDE7A7" w:rsidR="00D176EF" w:rsidRPr="00000E3F" w:rsidRDefault="00B726FE" w:rsidP="00D176EF">
      <w:pPr>
        <w:rPr>
          <w:b/>
          <w:bCs/>
        </w:rPr>
      </w:pPr>
      <w:r w:rsidRPr="00000E3F">
        <w:rPr>
          <w:b/>
          <w:bCs/>
        </w:rPr>
        <w:t>Training data</w:t>
      </w:r>
    </w:p>
    <w:p w14:paraId="28DCBEC5" w14:textId="2AE90227" w:rsidR="00B726FE" w:rsidRDefault="00E817AB" w:rsidP="00D176EF">
      <w:r>
        <w:rPr>
          <w:noProof/>
        </w:rPr>
        <w:drawing>
          <wp:inline distT="0" distB="0" distL="0" distR="0" wp14:anchorId="11712825" wp14:editId="3F091CA4">
            <wp:extent cx="5731510" cy="1866900"/>
            <wp:effectExtent l="0" t="0" r="2540" b="0"/>
            <wp:docPr id="3" name="Picture 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O training rms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1866900"/>
                    </a:xfrm>
                    <a:prstGeom prst="rect">
                      <a:avLst/>
                    </a:prstGeom>
                  </pic:spPr>
                </pic:pic>
              </a:graphicData>
            </a:graphic>
          </wp:inline>
        </w:drawing>
      </w:r>
    </w:p>
    <w:p w14:paraId="06547613" w14:textId="5B9CA1F5" w:rsidR="00BB4D6C" w:rsidRDefault="004D264C" w:rsidP="00D176EF">
      <w:r>
        <w:t xml:space="preserve">The above RMSE value is obtained by doing </w:t>
      </w:r>
      <w:r w:rsidR="00FF6A6F">
        <w:t>configurations in the lag creation as well as in the evaluation tab where the values obtained are</w:t>
      </w:r>
      <w:r w:rsidR="009C7D05">
        <w:t xml:space="preserve"> 0.31 for hypo and 57.7 for adm.</w:t>
      </w:r>
    </w:p>
    <w:p w14:paraId="22FE20CD" w14:textId="77777777" w:rsidR="00692C87" w:rsidRDefault="00692C87" w:rsidP="00D176EF"/>
    <w:p w14:paraId="44749918" w14:textId="557CD7F4" w:rsidR="00E817AB" w:rsidRPr="00000E3F" w:rsidRDefault="00E817AB" w:rsidP="00D176EF">
      <w:pPr>
        <w:rPr>
          <w:b/>
          <w:bCs/>
        </w:rPr>
      </w:pPr>
      <w:r w:rsidRPr="00000E3F">
        <w:rPr>
          <w:b/>
          <w:bCs/>
        </w:rPr>
        <w:lastRenderedPageBreak/>
        <w:t>Test data</w:t>
      </w:r>
    </w:p>
    <w:p w14:paraId="317584E2" w14:textId="15CC841F" w:rsidR="00E817AB" w:rsidRDefault="00E817AB" w:rsidP="00D176EF">
      <w:r>
        <w:rPr>
          <w:noProof/>
        </w:rPr>
        <w:drawing>
          <wp:inline distT="0" distB="0" distL="0" distR="0" wp14:anchorId="4BBF6D61" wp14:editId="653F4062">
            <wp:extent cx="5731510" cy="1593850"/>
            <wp:effectExtent l="0" t="0" r="2540" b="6350"/>
            <wp:docPr id="4" name="Picture 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mo test rms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14:paraId="1D0330E3" w14:textId="2796FC35" w:rsidR="00BB4D6C" w:rsidRDefault="009C7D05" w:rsidP="00D176EF">
      <w:r>
        <w:t>According to the figure obtained above the RMSE value for test data is</w:t>
      </w:r>
      <w:r w:rsidR="00367A73">
        <w:t xml:space="preserve"> 0.20 and 53.5 for hypo and adm respectively which is comparatively lower than the training data.</w:t>
      </w:r>
    </w:p>
    <w:p w14:paraId="5C441A39" w14:textId="7F69688D" w:rsidR="00BB4D6C" w:rsidRPr="00D37B94" w:rsidRDefault="00BB4D6C" w:rsidP="00D176EF">
      <w:pPr>
        <w:rPr>
          <w:b/>
          <w:bCs/>
        </w:rPr>
      </w:pPr>
      <w:r w:rsidRPr="00D37B94">
        <w:rPr>
          <w:b/>
          <w:bCs/>
        </w:rPr>
        <w:t>Forecasting for SMO regression model</w:t>
      </w:r>
    </w:p>
    <w:p w14:paraId="09DCDDE4" w14:textId="38381ECD" w:rsidR="00BB4D6C" w:rsidRPr="00000E3F" w:rsidRDefault="00BB4D6C" w:rsidP="00D176EF">
      <w:pPr>
        <w:rPr>
          <w:b/>
          <w:bCs/>
        </w:rPr>
      </w:pPr>
      <w:r w:rsidRPr="00000E3F">
        <w:rPr>
          <w:b/>
          <w:bCs/>
        </w:rPr>
        <w:t>Training data</w:t>
      </w:r>
    </w:p>
    <w:p w14:paraId="5C0268A6" w14:textId="76F6A3D1" w:rsidR="00BB4D6C" w:rsidRDefault="00BB4D6C" w:rsidP="00D176EF">
      <w:r>
        <w:rPr>
          <w:noProof/>
        </w:rPr>
        <w:drawing>
          <wp:inline distT="0" distB="0" distL="0" distR="0" wp14:anchorId="48DA9AC9" wp14:editId="2A448F68">
            <wp:extent cx="5731510" cy="1860550"/>
            <wp:effectExtent l="0" t="0" r="2540" b="635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mo train pr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860550"/>
                    </a:xfrm>
                    <a:prstGeom prst="rect">
                      <a:avLst/>
                    </a:prstGeom>
                  </pic:spPr>
                </pic:pic>
              </a:graphicData>
            </a:graphic>
          </wp:inline>
        </w:drawing>
      </w:r>
    </w:p>
    <w:p w14:paraId="6EF775B8" w14:textId="5D3050AF" w:rsidR="00367A73" w:rsidRPr="00C825F4" w:rsidRDefault="00367A73" w:rsidP="00D176EF">
      <w:pPr>
        <w:rPr>
          <w:b/>
          <w:bCs/>
        </w:rPr>
      </w:pPr>
      <w:r w:rsidRPr="00C825F4">
        <w:rPr>
          <w:b/>
          <w:bCs/>
        </w:rPr>
        <w:t>The future forecasting for the training data is shown in the above diagram.</w:t>
      </w:r>
    </w:p>
    <w:p w14:paraId="0D47DF4F" w14:textId="2D46D0F2" w:rsidR="00BB4D6C" w:rsidRPr="00000E3F" w:rsidRDefault="00BB4D6C" w:rsidP="00D176EF">
      <w:pPr>
        <w:rPr>
          <w:b/>
          <w:bCs/>
        </w:rPr>
      </w:pPr>
      <w:r w:rsidRPr="00000E3F">
        <w:rPr>
          <w:b/>
          <w:bCs/>
        </w:rPr>
        <w:t>Test data</w:t>
      </w:r>
    </w:p>
    <w:p w14:paraId="3587BD91" w14:textId="47AFB6DC" w:rsidR="00BB4D6C" w:rsidRDefault="00BB4D6C" w:rsidP="00D176EF">
      <w:r>
        <w:rPr>
          <w:noProof/>
        </w:rPr>
        <w:drawing>
          <wp:inline distT="0" distB="0" distL="0" distR="0" wp14:anchorId="2439A28D" wp14:editId="19574DA8">
            <wp:extent cx="5731510" cy="1879600"/>
            <wp:effectExtent l="0" t="0" r="2540" b="6350"/>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mo test pr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1879600"/>
                    </a:xfrm>
                    <a:prstGeom prst="rect">
                      <a:avLst/>
                    </a:prstGeom>
                  </pic:spPr>
                </pic:pic>
              </a:graphicData>
            </a:graphic>
          </wp:inline>
        </w:drawing>
      </w:r>
    </w:p>
    <w:p w14:paraId="3B06E186" w14:textId="1BD3138B" w:rsidR="000C362D" w:rsidRDefault="000C362D" w:rsidP="00D176EF">
      <w:r>
        <w:t>The future forecast for the test data is shown in the above diagram</w:t>
      </w:r>
    </w:p>
    <w:p w14:paraId="0BA17B6A" w14:textId="5FBF9257" w:rsidR="000C362D" w:rsidRPr="00D37B94" w:rsidRDefault="000C362D" w:rsidP="00D176EF">
      <w:pPr>
        <w:rPr>
          <w:b/>
          <w:bCs/>
        </w:rPr>
      </w:pPr>
      <w:r w:rsidRPr="00D37B94">
        <w:rPr>
          <w:b/>
          <w:bCs/>
        </w:rPr>
        <w:t>Evaluation between both models</w:t>
      </w:r>
    </w:p>
    <w:p w14:paraId="45CCAD79" w14:textId="35471F89" w:rsidR="00CA3020" w:rsidRDefault="00A600C2" w:rsidP="00D176EF">
      <w:r>
        <w:t>T</w:t>
      </w:r>
      <w:r w:rsidR="00B1218E">
        <w:t>he results obtained from the above two algorithms it has been noted</w:t>
      </w:r>
      <w:r w:rsidR="008A5EC8">
        <w:t>,</w:t>
      </w:r>
      <w:r w:rsidR="00B1218E">
        <w:t xml:space="preserve"> the difference between their </w:t>
      </w:r>
      <w:r>
        <w:t xml:space="preserve">RMSE </w:t>
      </w:r>
      <w:r w:rsidR="00B1218E">
        <w:t>values</w:t>
      </w:r>
      <w:r>
        <w:t xml:space="preserve"> for both the training and test data</w:t>
      </w:r>
      <w:r w:rsidR="00496561">
        <w:t xml:space="preserve"> can be seen</w:t>
      </w:r>
      <w:r>
        <w:t xml:space="preserve">. </w:t>
      </w:r>
      <w:r w:rsidR="00BA4662" w:rsidRPr="00CD537F">
        <w:rPr>
          <w:highlight w:val="yellow"/>
        </w:rPr>
        <w:t xml:space="preserve">It can be </w:t>
      </w:r>
      <w:r w:rsidR="00895B31" w:rsidRPr="00CD537F">
        <w:rPr>
          <w:highlight w:val="yellow"/>
        </w:rPr>
        <w:t xml:space="preserve">precisely </w:t>
      </w:r>
      <w:r w:rsidR="00BA4662" w:rsidRPr="00CD537F">
        <w:rPr>
          <w:highlight w:val="yellow"/>
        </w:rPr>
        <w:t xml:space="preserve">noted down that the RMSE values for the linear regression model give more accuracy </w:t>
      </w:r>
      <w:r w:rsidR="00BF3BC8" w:rsidRPr="00CD537F">
        <w:rPr>
          <w:highlight w:val="yellow"/>
        </w:rPr>
        <w:t xml:space="preserve">as compared to sequential minimal </w:t>
      </w:r>
      <w:r w:rsidR="00BF3BC8" w:rsidRPr="00CD537F">
        <w:rPr>
          <w:highlight w:val="yellow"/>
        </w:rPr>
        <w:lastRenderedPageBreak/>
        <w:t>optimization regression model (SMOreg)</w:t>
      </w:r>
      <w:r w:rsidR="00CA3020" w:rsidRPr="00CD537F">
        <w:rPr>
          <w:highlight w:val="yellow"/>
        </w:rPr>
        <w:t xml:space="preserve"> where the values are slightly higher.</w:t>
      </w:r>
      <w:r w:rsidR="003B0A6D" w:rsidRPr="00CD537F">
        <w:rPr>
          <w:highlight w:val="yellow"/>
        </w:rPr>
        <w:t xml:space="preserve"> Hence opting for </w:t>
      </w:r>
      <w:r w:rsidR="00C57BBC" w:rsidRPr="00CD537F">
        <w:rPr>
          <w:highlight w:val="yellow"/>
        </w:rPr>
        <w:t xml:space="preserve">a </w:t>
      </w:r>
      <w:r w:rsidR="003B0A6D" w:rsidRPr="00CD537F">
        <w:rPr>
          <w:highlight w:val="yellow"/>
        </w:rPr>
        <w:t xml:space="preserve">linear regression model is better than SMOreg </w:t>
      </w:r>
      <w:r w:rsidR="00496561" w:rsidRPr="00CD537F">
        <w:rPr>
          <w:highlight w:val="yellow"/>
        </w:rPr>
        <w:t>based on the</w:t>
      </w:r>
      <w:r w:rsidR="00436874" w:rsidRPr="00CD537F">
        <w:rPr>
          <w:highlight w:val="yellow"/>
        </w:rPr>
        <w:t xml:space="preserve"> above</w:t>
      </w:r>
      <w:r w:rsidR="00496561" w:rsidRPr="00CD537F">
        <w:rPr>
          <w:highlight w:val="yellow"/>
        </w:rPr>
        <w:t xml:space="preserve"> accuracies.</w:t>
      </w:r>
      <w:r w:rsidR="00496561">
        <w:t xml:space="preserve"> </w:t>
      </w:r>
    </w:p>
    <w:p w14:paraId="04C6A63A" w14:textId="77777777" w:rsidR="00CA3020" w:rsidRPr="00D37B94" w:rsidRDefault="00CA3020" w:rsidP="00D176EF">
      <w:pPr>
        <w:rPr>
          <w:b/>
          <w:bCs/>
        </w:rPr>
      </w:pPr>
      <w:r w:rsidRPr="00D37B94">
        <w:rPr>
          <w:b/>
          <w:bCs/>
        </w:rPr>
        <w:t>Diabetic data set</w:t>
      </w:r>
    </w:p>
    <w:p w14:paraId="1B603E4D" w14:textId="77777777" w:rsidR="00CA3020" w:rsidRPr="00D37B94" w:rsidRDefault="00CA3020" w:rsidP="00D176EF">
      <w:pPr>
        <w:rPr>
          <w:b/>
          <w:bCs/>
        </w:rPr>
      </w:pPr>
      <w:r w:rsidRPr="00D37B94">
        <w:rPr>
          <w:b/>
          <w:bCs/>
        </w:rPr>
        <w:t>Linear regression model</w:t>
      </w:r>
    </w:p>
    <w:p w14:paraId="366B0143" w14:textId="204AD737" w:rsidR="00CA3020" w:rsidRPr="00000E3F" w:rsidRDefault="00CA3020" w:rsidP="00D176EF">
      <w:pPr>
        <w:rPr>
          <w:b/>
          <w:bCs/>
        </w:rPr>
      </w:pPr>
      <w:r w:rsidRPr="00000E3F">
        <w:rPr>
          <w:b/>
          <w:bCs/>
        </w:rPr>
        <w:t>Training data</w:t>
      </w:r>
    </w:p>
    <w:p w14:paraId="722F1F56" w14:textId="70106CC4" w:rsidR="000E7887" w:rsidRDefault="00666AC0" w:rsidP="00D176EF">
      <w:r>
        <w:t>The linear regression algorithm when applied to the diabetic data gave the RMSE of 1.25 and</w:t>
      </w:r>
      <w:r w:rsidR="00267665">
        <w:t xml:space="preserve"> 1.26 for the number_outpatient and number_inpatient in the training data.</w:t>
      </w:r>
    </w:p>
    <w:p w14:paraId="535DF084" w14:textId="54925EBC" w:rsidR="000C362D" w:rsidRDefault="00CA3020" w:rsidP="00D176EF">
      <w:r>
        <w:rPr>
          <w:noProof/>
        </w:rPr>
        <w:drawing>
          <wp:inline distT="0" distB="0" distL="0" distR="0" wp14:anchorId="33AABA87" wp14:editId="1FC9BA9B">
            <wp:extent cx="5731510" cy="2000250"/>
            <wp:effectExtent l="0" t="0" r="2540" b="0"/>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near diabetic raining rms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2000250"/>
                    </a:xfrm>
                    <a:prstGeom prst="rect">
                      <a:avLst/>
                    </a:prstGeom>
                  </pic:spPr>
                </pic:pic>
              </a:graphicData>
            </a:graphic>
          </wp:inline>
        </w:drawing>
      </w:r>
      <w:r w:rsidR="00BF3BC8">
        <w:t xml:space="preserve"> </w:t>
      </w:r>
    </w:p>
    <w:p w14:paraId="0E4941F2" w14:textId="412987F6" w:rsidR="00F74E4E" w:rsidRPr="00000E3F" w:rsidRDefault="00F74E4E" w:rsidP="00D176EF">
      <w:pPr>
        <w:rPr>
          <w:b/>
          <w:bCs/>
        </w:rPr>
      </w:pPr>
      <w:r w:rsidRPr="00000E3F">
        <w:rPr>
          <w:b/>
          <w:bCs/>
        </w:rPr>
        <w:t>Test data</w:t>
      </w:r>
    </w:p>
    <w:p w14:paraId="7151C80C" w14:textId="31C723F6" w:rsidR="00267665" w:rsidRDefault="006D6757" w:rsidP="00D176EF">
      <w:r>
        <w:t>The RMSE values for the number_outpatient and number_inpatient</w:t>
      </w:r>
      <w:r w:rsidR="00436874">
        <w:t xml:space="preserve"> are</w:t>
      </w:r>
      <w:r>
        <w:t xml:space="preserve"> 0.88 and 0.68 respectively for the test data which is a reduced version as compared to the training data.</w:t>
      </w:r>
    </w:p>
    <w:p w14:paraId="01CD1649" w14:textId="0B4EFC13" w:rsidR="00563277" w:rsidRDefault="00F74E4E" w:rsidP="00D176EF">
      <w:r>
        <w:rPr>
          <w:noProof/>
        </w:rPr>
        <w:drawing>
          <wp:inline distT="0" distB="0" distL="0" distR="0" wp14:anchorId="59F1FED6" wp14:editId="2D79B496">
            <wp:extent cx="5731510" cy="1746250"/>
            <wp:effectExtent l="0" t="0" r="2540" b="6350"/>
            <wp:docPr id="10" name="Picture 10"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inear diabetic test rms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1746250"/>
                    </a:xfrm>
                    <a:prstGeom prst="rect">
                      <a:avLst/>
                    </a:prstGeom>
                  </pic:spPr>
                </pic:pic>
              </a:graphicData>
            </a:graphic>
          </wp:inline>
        </w:drawing>
      </w:r>
    </w:p>
    <w:p w14:paraId="330E7C00" w14:textId="77777777" w:rsidR="00563277" w:rsidRDefault="00563277" w:rsidP="00D176EF"/>
    <w:p w14:paraId="449AF8D5" w14:textId="4A596F06" w:rsidR="00F74E4E" w:rsidRPr="00D37B94" w:rsidRDefault="00F74E4E" w:rsidP="00D176EF">
      <w:pPr>
        <w:rPr>
          <w:b/>
          <w:bCs/>
        </w:rPr>
      </w:pPr>
      <w:r w:rsidRPr="00D37B94">
        <w:rPr>
          <w:b/>
          <w:bCs/>
        </w:rPr>
        <w:t>Forecasting</w:t>
      </w:r>
    </w:p>
    <w:p w14:paraId="6A427307" w14:textId="33131B84" w:rsidR="00F74E4E" w:rsidRPr="00000E3F" w:rsidRDefault="00F74E4E" w:rsidP="00D176EF">
      <w:pPr>
        <w:rPr>
          <w:b/>
          <w:bCs/>
        </w:rPr>
      </w:pPr>
      <w:r w:rsidRPr="00000E3F">
        <w:rPr>
          <w:b/>
          <w:bCs/>
        </w:rPr>
        <w:t>Training data</w:t>
      </w:r>
    </w:p>
    <w:p w14:paraId="7F136C4B" w14:textId="68DAA95F" w:rsidR="00F74E4E" w:rsidRDefault="00F74E4E" w:rsidP="00D176EF">
      <w:r>
        <w:rPr>
          <w:noProof/>
        </w:rPr>
        <w:drawing>
          <wp:inline distT="0" distB="0" distL="0" distR="0" wp14:anchorId="3720FB24" wp14:editId="66F0FCB3">
            <wp:extent cx="5731510" cy="1435100"/>
            <wp:effectExtent l="0" t="0" r="2540" b="0"/>
            <wp:docPr id="11" name="Picture 1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near diabetic train pr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1435100"/>
                    </a:xfrm>
                    <a:prstGeom prst="rect">
                      <a:avLst/>
                    </a:prstGeom>
                  </pic:spPr>
                </pic:pic>
              </a:graphicData>
            </a:graphic>
          </wp:inline>
        </w:drawing>
      </w:r>
    </w:p>
    <w:p w14:paraId="4C867921" w14:textId="7694E6EF" w:rsidR="00F74E4E" w:rsidRDefault="006D6757" w:rsidP="00D176EF">
      <w:r>
        <w:lastRenderedPageBreak/>
        <w:t>The future forecasting for the training data is shown above.</w:t>
      </w:r>
    </w:p>
    <w:p w14:paraId="7124AC02" w14:textId="5B99E43B" w:rsidR="00F74E4E" w:rsidRPr="00000E3F" w:rsidRDefault="00F74E4E" w:rsidP="00D176EF">
      <w:pPr>
        <w:rPr>
          <w:b/>
          <w:bCs/>
        </w:rPr>
      </w:pPr>
      <w:r w:rsidRPr="00000E3F">
        <w:rPr>
          <w:b/>
          <w:bCs/>
        </w:rPr>
        <w:t>Test data</w:t>
      </w:r>
    </w:p>
    <w:p w14:paraId="39D59B87" w14:textId="4E2950E5" w:rsidR="00F74E4E" w:rsidRDefault="00F74E4E" w:rsidP="00D176EF">
      <w:r>
        <w:rPr>
          <w:noProof/>
        </w:rPr>
        <w:drawing>
          <wp:inline distT="0" distB="0" distL="0" distR="0" wp14:anchorId="3BB29231" wp14:editId="4420EE36">
            <wp:extent cx="5731510" cy="1625600"/>
            <wp:effectExtent l="0" t="0" r="2540" b="0"/>
            <wp:docPr id="12"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inear diabetic test pre.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1625600"/>
                    </a:xfrm>
                    <a:prstGeom prst="rect">
                      <a:avLst/>
                    </a:prstGeom>
                  </pic:spPr>
                </pic:pic>
              </a:graphicData>
            </a:graphic>
          </wp:inline>
        </w:drawing>
      </w:r>
    </w:p>
    <w:p w14:paraId="004D3CA0" w14:textId="4CCB1D0B" w:rsidR="001D2AED" w:rsidRDefault="006D6757" w:rsidP="00D176EF">
      <w:r>
        <w:t>The future forecasting for the test data is shown above.</w:t>
      </w:r>
    </w:p>
    <w:p w14:paraId="1D0C6367" w14:textId="01441168" w:rsidR="001D2AED" w:rsidRPr="00D37B94" w:rsidRDefault="001D2AED" w:rsidP="00D176EF">
      <w:pPr>
        <w:rPr>
          <w:b/>
          <w:bCs/>
        </w:rPr>
      </w:pPr>
      <w:r w:rsidRPr="00D37B94">
        <w:rPr>
          <w:b/>
          <w:bCs/>
        </w:rPr>
        <w:t>K nearest neighbour algorithm</w:t>
      </w:r>
    </w:p>
    <w:p w14:paraId="2B5C72E3" w14:textId="235C264C" w:rsidR="000A4DDB" w:rsidRPr="00000E3F" w:rsidRDefault="000A4DDB" w:rsidP="00D176EF">
      <w:pPr>
        <w:rPr>
          <w:b/>
          <w:bCs/>
        </w:rPr>
      </w:pPr>
      <w:r w:rsidRPr="00000E3F">
        <w:rPr>
          <w:b/>
          <w:bCs/>
        </w:rPr>
        <w:t>Training data</w:t>
      </w:r>
    </w:p>
    <w:p w14:paraId="2135E3E3" w14:textId="41BBFBB1" w:rsidR="00717D13" w:rsidRDefault="00717D13" w:rsidP="00D176EF">
      <w:r>
        <w:t xml:space="preserve">When the k-nearest neighbour algorithm is applied to the diabetic dataset </w:t>
      </w:r>
      <w:r w:rsidR="003B5638">
        <w:t>it was observed that the RMSE</w:t>
      </w:r>
      <w:r w:rsidR="005C66B9">
        <w:t xml:space="preserve"> values were null for the training data.</w:t>
      </w:r>
    </w:p>
    <w:p w14:paraId="476D7B8B" w14:textId="6E572327" w:rsidR="001D2AED" w:rsidRDefault="001D2AED" w:rsidP="00D176EF">
      <w:r>
        <w:rPr>
          <w:noProof/>
        </w:rPr>
        <w:drawing>
          <wp:inline distT="0" distB="0" distL="0" distR="0" wp14:anchorId="1FEC7A65" wp14:editId="62386BEC">
            <wp:extent cx="5731510" cy="3479800"/>
            <wp:effectExtent l="0" t="0" r="2540" b="6350"/>
            <wp:docPr id="13" name="Picture 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 tree dia train pre.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479800"/>
                    </a:xfrm>
                    <a:prstGeom prst="rect">
                      <a:avLst/>
                    </a:prstGeom>
                  </pic:spPr>
                </pic:pic>
              </a:graphicData>
            </a:graphic>
          </wp:inline>
        </w:drawing>
      </w:r>
    </w:p>
    <w:p w14:paraId="2BC933F0" w14:textId="191E0E3B" w:rsidR="000A4DDB" w:rsidRDefault="00A174E1" w:rsidP="00A57C53">
      <w:r w:rsidRPr="00000E3F">
        <w:rPr>
          <w:b/>
          <w:bCs/>
        </w:rPr>
        <w:lastRenderedPageBreak/>
        <w:t xml:space="preserve"> </w:t>
      </w:r>
      <w:r w:rsidR="000A4DDB" w:rsidRPr="00000E3F">
        <w:rPr>
          <w:b/>
          <w:bCs/>
        </w:rPr>
        <w:t>Test data</w:t>
      </w:r>
      <w:r w:rsidR="000A4DDB">
        <w:rPr>
          <w:noProof/>
        </w:rPr>
        <w:drawing>
          <wp:inline distT="0" distB="0" distL="0" distR="0" wp14:anchorId="2A14DB48" wp14:editId="0D519FDD">
            <wp:extent cx="5731510" cy="3473450"/>
            <wp:effectExtent l="0" t="0" r="2540" b="0"/>
            <wp:docPr id="14" name="Picture 1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 tree diabetic test pr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3473450"/>
                    </a:xfrm>
                    <a:prstGeom prst="rect">
                      <a:avLst/>
                    </a:prstGeom>
                  </pic:spPr>
                </pic:pic>
              </a:graphicData>
            </a:graphic>
          </wp:inline>
        </w:drawing>
      </w:r>
    </w:p>
    <w:p w14:paraId="3114B524" w14:textId="04919660" w:rsidR="005C66B9" w:rsidRDefault="005C66B9" w:rsidP="00A57C53">
      <w:r>
        <w:t>From the above calculations</w:t>
      </w:r>
      <w:r w:rsidR="00C57BBC">
        <w:t>,</w:t>
      </w:r>
      <w:r>
        <w:t xml:space="preserve"> the RMSE values were sligh</w:t>
      </w:r>
      <w:r w:rsidR="000E683A">
        <w:t>tly higher as compared to the training data</w:t>
      </w:r>
      <w:r w:rsidR="00927544">
        <w:t xml:space="preserve"> which are 0.95 and 0.70 for number_outpatient and number_inpatient</w:t>
      </w:r>
      <w:r w:rsidR="000E683A">
        <w:t>.</w:t>
      </w:r>
    </w:p>
    <w:p w14:paraId="097E3E0C" w14:textId="691BA7CD" w:rsidR="000E683A" w:rsidRPr="00927544" w:rsidRDefault="000E683A" w:rsidP="00A57C53">
      <w:pPr>
        <w:rPr>
          <w:b/>
          <w:bCs/>
        </w:rPr>
      </w:pPr>
      <w:r w:rsidRPr="00927544">
        <w:rPr>
          <w:b/>
          <w:bCs/>
        </w:rPr>
        <w:t xml:space="preserve">Evaluation </w:t>
      </w:r>
    </w:p>
    <w:p w14:paraId="4D85FFD9" w14:textId="5E38B92C" w:rsidR="00692C87" w:rsidRDefault="000E683A" w:rsidP="00A57C53">
      <w:r>
        <w:t xml:space="preserve">Two algorithms were being deployed on the diabetic dataset </w:t>
      </w:r>
      <w:r w:rsidR="00C03890">
        <w:t xml:space="preserve">(i.e. Linear regression and K-nearest neighbour) </w:t>
      </w:r>
      <w:r>
        <w:t xml:space="preserve">and </w:t>
      </w:r>
      <w:r w:rsidRPr="00C1151E">
        <w:rPr>
          <w:highlight w:val="yellow"/>
        </w:rPr>
        <w:t>results were obtained which showed that</w:t>
      </w:r>
      <w:r w:rsidR="00AD5144" w:rsidRPr="00C1151E">
        <w:rPr>
          <w:highlight w:val="yellow"/>
        </w:rPr>
        <w:t xml:space="preserve"> </w:t>
      </w:r>
      <w:r w:rsidR="00557DC6" w:rsidRPr="00C1151E">
        <w:rPr>
          <w:highlight w:val="yellow"/>
        </w:rPr>
        <w:t xml:space="preserve">k nearest neighbour has shown more accuracy for both the datasets as compared to the linear regression algorithm. </w:t>
      </w:r>
      <w:r w:rsidR="00E2007F" w:rsidRPr="00C1151E">
        <w:rPr>
          <w:highlight w:val="yellow"/>
        </w:rPr>
        <w:t xml:space="preserve">The sequential minimal optimization algorithm was also deployed on the dataset but one of the drawbacks of that algorithm is that it doesn’t function properly on </w:t>
      </w:r>
      <w:r w:rsidR="00C57BBC" w:rsidRPr="00C1151E">
        <w:rPr>
          <w:highlight w:val="yellow"/>
        </w:rPr>
        <w:t xml:space="preserve">a </w:t>
      </w:r>
      <w:r w:rsidR="00E2007F" w:rsidRPr="00C1151E">
        <w:rPr>
          <w:highlight w:val="yellow"/>
        </w:rPr>
        <w:t>larger dataset.</w:t>
      </w:r>
      <w:r w:rsidR="009C337E" w:rsidRPr="00C1151E">
        <w:rPr>
          <w:highlight w:val="yellow"/>
        </w:rPr>
        <w:t xml:space="preserve"> Hence choosing the k-nearest neighbour algorithm suits best for this dataset.</w:t>
      </w:r>
    </w:p>
    <w:p w14:paraId="4124C8B1" w14:textId="3B3403DF" w:rsidR="00265469" w:rsidRDefault="00265469" w:rsidP="00A57C53"/>
    <w:p w14:paraId="5585461F" w14:textId="74DFF15E" w:rsidR="00265469" w:rsidRDefault="00265469" w:rsidP="00A57C53"/>
    <w:p w14:paraId="4E3BA8BF" w14:textId="61C57C21" w:rsidR="00265469" w:rsidRDefault="00265469" w:rsidP="00A57C53"/>
    <w:p w14:paraId="7037E889" w14:textId="2BE0B4D9" w:rsidR="00265469" w:rsidRDefault="00265469" w:rsidP="00A57C53"/>
    <w:p w14:paraId="6686C405" w14:textId="5B1ACFD4" w:rsidR="00265469" w:rsidRDefault="00265469" w:rsidP="00A57C53"/>
    <w:p w14:paraId="2EA3D3F4" w14:textId="5E070C9C" w:rsidR="00265469" w:rsidRDefault="00265469" w:rsidP="00A57C53"/>
    <w:p w14:paraId="4F7B95C3" w14:textId="532D328E" w:rsidR="00265469" w:rsidRDefault="00265469" w:rsidP="00A57C53"/>
    <w:p w14:paraId="07F94DD4" w14:textId="022B6223" w:rsidR="00265469" w:rsidRDefault="00265469" w:rsidP="00A57C53"/>
    <w:p w14:paraId="55607AF5" w14:textId="7159E338" w:rsidR="00265469" w:rsidRDefault="00265469" w:rsidP="00A57C53"/>
    <w:p w14:paraId="206EC080" w14:textId="53DBAA5E" w:rsidR="00265469" w:rsidRDefault="00265469" w:rsidP="00A57C53"/>
    <w:p w14:paraId="2D23B702" w14:textId="4E309FEB" w:rsidR="00265469" w:rsidRDefault="00265469" w:rsidP="00A57C53"/>
    <w:p w14:paraId="17EB043A" w14:textId="6D3D281C" w:rsidR="0036491D" w:rsidRPr="00927544" w:rsidRDefault="00265469">
      <w:pPr>
        <w:rPr>
          <w:b/>
          <w:bCs/>
        </w:rPr>
      </w:pPr>
      <w:r>
        <w:rPr>
          <w:b/>
          <w:bCs/>
        </w:rPr>
        <w:lastRenderedPageBreak/>
        <w:t>F</w:t>
      </w:r>
      <w:r w:rsidR="00303F94" w:rsidRPr="00927544">
        <w:rPr>
          <w:b/>
          <w:bCs/>
        </w:rPr>
        <w:t xml:space="preserve">orecasting </w:t>
      </w:r>
    </w:p>
    <w:p w14:paraId="33F15F41" w14:textId="71337626" w:rsidR="00303F94" w:rsidRPr="00000E3F" w:rsidRDefault="00303F94">
      <w:pPr>
        <w:rPr>
          <w:b/>
          <w:bCs/>
        </w:rPr>
      </w:pPr>
      <w:r w:rsidRPr="00000E3F">
        <w:rPr>
          <w:b/>
          <w:bCs/>
        </w:rPr>
        <w:t>Training data</w:t>
      </w:r>
    </w:p>
    <w:p w14:paraId="5E4880CC" w14:textId="05CB468E" w:rsidR="00303F94" w:rsidRDefault="00303F94">
      <w:r>
        <w:rPr>
          <w:noProof/>
        </w:rPr>
        <w:drawing>
          <wp:inline distT="0" distB="0" distL="0" distR="0" wp14:anchorId="0A3C027B" wp14:editId="41B9C17A">
            <wp:extent cx="5731510" cy="3060700"/>
            <wp:effectExtent l="0" t="0" r="2540" b="6350"/>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k tree dia train pre for.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060700"/>
                    </a:xfrm>
                    <a:prstGeom prst="rect">
                      <a:avLst/>
                    </a:prstGeom>
                  </pic:spPr>
                </pic:pic>
              </a:graphicData>
            </a:graphic>
          </wp:inline>
        </w:drawing>
      </w:r>
    </w:p>
    <w:p w14:paraId="27D04C5B" w14:textId="1488149C" w:rsidR="00563277" w:rsidRDefault="00C3546D">
      <w:r>
        <w:t>The future forecasting of the train</w:t>
      </w:r>
      <w:r w:rsidR="00C57BBC">
        <w:t>ing</w:t>
      </w:r>
      <w:r>
        <w:t xml:space="preserve"> data is shown above.</w:t>
      </w:r>
    </w:p>
    <w:p w14:paraId="13CBD44C" w14:textId="6A379272" w:rsidR="00424D1B" w:rsidRPr="00000E3F" w:rsidRDefault="00424D1B">
      <w:pPr>
        <w:rPr>
          <w:b/>
          <w:bCs/>
        </w:rPr>
      </w:pPr>
      <w:r w:rsidRPr="00000E3F">
        <w:rPr>
          <w:b/>
          <w:bCs/>
        </w:rPr>
        <w:t>Test data</w:t>
      </w:r>
    </w:p>
    <w:p w14:paraId="70FA114D" w14:textId="24E58E03" w:rsidR="00424D1B" w:rsidRDefault="00424D1B">
      <w:r>
        <w:rPr>
          <w:noProof/>
        </w:rPr>
        <w:drawing>
          <wp:inline distT="0" distB="0" distL="0" distR="0" wp14:anchorId="751052D3" wp14:editId="7706D5C0">
            <wp:extent cx="5731510" cy="3244850"/>
            <wp:effectExtent l="0" t="0" r="2540" b="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 tree dia test pre for.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3244850"/>
                    </a:xfrm>
                    <a:prstGeom prst="rect">
                      <a:avLst/>
                    </a:prstGeom>
                  </pic:spPr>
                </pic:pic>
              </a:graphicData>
            </a:graphic>
          </wp:inline>
        </w:drawing>
      </w:r>
    </w:p>
    <w:p w14:paraId="1585C20A" w14:textId="5C432F91" w:rsidR="00C3546D" w:rsidRDefault="00C3546D">
      <w:r>
        <w:t>The future forecast for the test data is shown abo</w:t>
      </w:r>
      <w:r w:rsidR="00EA4300">
        <w:t>ve.</w:t>
      </w:r>
    </w:p>
    <w:p w14:paraId="1884C198" w14:textId="3803979F" w:rsidR="00265469" w:rsidRDefault="00265469"/>
    <w:p w14:paraId="639FC180" w14:textId="4BA48924" w:rsidR="00EA4300" w:rsidRDefault="00B95D48" w:rsidP="00927544">
      <w:pPr>
        <w:pStyle w:val="Heading1"/>
      </w:pPr>
      <w:bookmarkStart w:id="6" w:name="_Toc50991667"/>
      <w:r>
        <w:lastRenderedPageBreak/>
        <w:t>Conclusion</w:t>
      </w:r>
      <w:bookmarkEnd w:id="6"/>
      <w:r>
        <w:t xml:space="preserve"> </w:t>
      </w:r>
    </w:p>
    <w:p w14:paraId="1FC48759" w14:textId="620F960F" w:rsidR="001651D8" w:rsidRDefault="00B95D48">
      <w:r>
        <w:t xml:space="preserve">The machine learning stream has multiple data mining algorithms already deployed which can be used on </w:t>
      </w:r>
      <w:r w:rsidR="00F773ED">
        <w:t>different</w:t>
      </w:r>
      <w:r>
        <w:t xml:space="preserve"> dataset</w:t>
      </w:r>
      <w:r w:rsidR="00F773ED">
        <w:t>s and the aim of the organisation or personnel. In this research paper</w:t>
      </w:r>
      <w:r w:rsidR="00C57BBC">
        <w:t>,</w:t>
      </w:r>
      <w:r w:rsidR="00F773ED">
        <w:t xml:space="preserve"> </w:t>
      </w:r>
      <w:r w:rsidR="00D238E2">
        <w:t>we saw the time series forecasting method being deployed in the healthcare industry i.e. Horton general hospital and the diabetic data</w:t>
      </w:r>
      <w:r w:rsidR="00D238E2" w:rsidRPr="00D94AF1">
        <w:rPr>
          <w:highlight w:val="yellow"/>
        </w:rPr>
        <w:t xml:space="preserve">. </w:t>
      </w:r>
      <w:r w:rsidR="005C4FE3" w:rsidRPr="00D94AF1">
        <w:rPr>
          <w:highlight w:val="yellow"/>
        </w:rPr>
        <w:t>T</w:t>
      </w:r>
      <w:r w:rsidR="00D238E2" w:rsidRPr="00D94AF1">
        <w:rPr>
          <w:highlight w:val="yellow"/>
        </w:rPr>
        <w:t>wo</w:t>
      </w:r>
      <w:r w:rsidR="005C4FE3" w:rsidRPr="00D94AF1">
        <w:rPr>
          <w:highlight w:val="yellow"/>
        </w:rPr>
        <w:t xml:space="preserve"> algorithms were being deployed on each of them which has shown certain accuracies depending upon the size of the dataset and the attribute used for prediction. </w:t>
      </w:r>
      <w:r w:rsidR="00C92853" w:rsidRPr="00D94AF1">
        <w:rPr>
          <w:highlight w:val="yellow"/>
        </w:rPr>
        <w:t xml:space="preserve">From the results obtained it </w:t>
      </w:r>
      <w:r w:rsidR="00E01B87" w:rsidRPr="00D94AF1">
        <w:rPr>
          <w:highlight w:val="yellow"/>
        </w:rPr>
        <w:t>can be seen</w:t>
      </w:r>
      <w:r w:rsidR="00C92853" w:rsidRPr="00D94AF1">
        <w:rPr>
          <w:highlight w:val="yellow"/>
        </w:rPr>
        <w:t xml:space="preserve"> that the implementation and accuracy of the algorithms </w:t>
      </w:r>
      <w:r w:rsidR="00C57BBC" w:rsidRPr="00D94AF1">
        <w:rPr>
          <w:highlight w:val="yellow"/>
        </w:rPr>
        <w:t>are</w:t>
      </w:r>
      <w:r w:rsidR="00C92853" w:rsidRPr="00D94AF1">
        <w:rPr>
          <w:highlight w:val="yellow"/>
        </w:rPr>
        <w:t xml:space="preserve"> solely based on the </w:t>
      </w:r>
      <w:r w:rsidR="00E01B87" w:rsidRPr="00D94AF1">
        <w:rPr>
          <w:highlight w:val="yellow"/>
        </w:rPr>
        <w:t>size of the dataset and the aim of use</w:t>
      </w:r>
      <w:r w:rsidR="00E01B87">
        <w:t>.</w:t>
      </w:r>
      <w:bookmarkStart w:id="7" w:name="_GoBack"/>
      <w:bookmarkEnd w:id="7"/>
    </w:p>
    <w:p w14:paraId="0A430D1B" w14:textId="61AF8914" w:rsidR="00000E3F" w:rsidRDefault="00000E3F" w:rsidP="00644323">
      <w:pPr>
        <w:pStyle w:val="Heading1"/>
      </w:pPr>
      <w:bookmarkStart w:id="8" w:name="_Toc50991668"/>
      <w:r>
        <w:t>References</w:t>
      </w:r>
      <w:bookmarkEnd w:id="8"/>
      <w:r>
        <w:t xml:space="preserve"> </w:t>
      </w:r>
    </w:p>
    <w:p w14:paraId="210E6965" w14:textId="77777777" w:rsidR="00205606" w:rsidRPr="00205606" w:rsidRDefault="00BF1D1A" w:rsidP="00205606">
      <w:pPr>
        <w:pStyle w:val="EndNoteBibliography"/>
      </w:pPr>
      <w:r>
        <w:fldChar w:fldCharType="begin"/>
      </w:r>
      <w:r>
        <w:instrText xml:space="preserve"> ADDIN EN.REFLIST </w:instrText>
      </w:r>
      <w:r>
        <w:fldChar w:fldCharType="separate"/>
      </w:r>
      <w:r w:rsidR="00205606" w:rsidRPr="00205606">
        <w:t xml:space="preserve">Batista, G &amp; Monard, MC 2001, 'A study of K-nearest neighbour as a model-based method to treat missing data', in </w:t>
      </w:r>
      <w:r w:rsidR="00205606" w:rsidRPr="00205606">
        <w:rPr>
          <w:i/>
        </w:rPr>
        <w:t>Argentine Symposium on Artificial Intelligence</w:t>
      </w:r>
      <w:r w:rsidR="00205606" w:rsidRPr="00205606">
        <w:t>.</w:t>
      </w:r>
    </w:p>
    <w:p w14:paraId="04C0D2AF" w14:textId="77777777" w:rsidR="00205606" w:rsidRPr="00205606" w:rsidRDefault="00205606" w:rsidP="00205606">
      <w:pPr>
        <w:pStyle w:val="EndNoteBibliography"/>
        <w:spacing w:after="0"/>
      </w:pPr>
    </w:p>
    <w:p w14:paraId="51AA23C5" w14:textId="77777777" w:rsidR="00205606" w:rsidRPr="00205606" w:rsidRDefault="00205606" w:rsidP="00205606">
      <w:pPr>
        <w:pStyle w:val="EndNoteBibliography"/>
      </w:pPr>
      <w:r w:rsidRPr="00205606">
        <w:t xml:space="preserve">BIRNBAUM, EBD 2004, 'Application of data mining techniques to healthcare data', </w:t>
      </w:r>
      <w:r w:rsidRPr="00205606">
        <w:rPr>
          <w:i/>
        </w:rPr>
        <w:t>Infection control and hospital epidemiology</w:t>
      </w:r>
      <w:r w:rsidRPr="00205606">
        <w:t>.</w:t>
      </w:r>
    </w:p>
    <w:p w14:paraId="1D82A8E0" w14:textId="77777777" w:rsidR="00205606" w:rsidRPr="00205606" w:rsidRDefault="00205606" w:rsidP="00205606">
      <w:pPr>
        <w:pStyle w:val="EndNoteBibliography"/>
        <w:spacing w:after="0"/>
      </w:pPr>
    </w:p>
    <w:p w14:paraId="4A5F5E27" w14:textId="77777777" w:rsidR="00205606" w:rsidRPr="00205606" w:rsidRDefault="00205606" w:rsidP="00205606">
      <w:pPr>
        <w:pStyle w:val="EndNoteBibliography"/>
      </w:pPr>
      <w:r w:rsidRPr="00205606">
        <w:t xml:space="preserve">Pham, BT, Bui, DT, Prakash, I, Nguyen, LH &amp; Dholakia, M 2017, 'A comparative study of sequential minimal optimization-based support vector machines, vote feature intervals, and logistic regression in landslide susceptibility assessment using GIS', </w:t>
      </w:r>
      <w:r w:rsidRPr="00205606">
        <w:rPr>
          <w:i/>
        </w:rPr>
        <w:t>Environmental earth sciences</w:t>
      </w:r>
      <w:r w:rsidRPr="00205606">
        <w:t>, vol. 76, no. 10, p. 371.</w:t>
      </w:r>
    </w:p>
    <w:p w14:paraId="262E9A8A" w14:textId="77777777" w:rsidR="00205606" w:rsidRPr="00205606" w:rsidRDefault="00205606" w:rsidP="00205606">
      <w:pPr>
        <w:pStyle w:val="EndNoteBibliography"/>
        <w:spacing w:after="0"/>
      </w:pPr>
    </w:p>
    <w:p w14:paraId="3565FD27" w14:textId="77777777" w:rsidR="00205606" w:rsidRPr="00205606" w:rsidRDefault="00205606" w:rsidP="00205606">
      <w:pPr>
        <w:pStyle w:val="EndNoteBibliography"/>
      </w:pPr>
      <w:r w:rsidRPr="00205606">
        <w:t>Platt, J 1998, 'Sequential minimal optimization: A fast algorithm for training support vector machines'.</w:t>
      </w:r>
    </w:p>
    <w:p w14:paraId="30A809DA" w14:textId="77777777" w:rsidR="00205606" w:rsidRPr="00205606" w:rsidRDefault="00205606" w:rsidP="00205606">
      <w:pPr>
        <w:pStyle w:val="EndNoteBibliography"/>
        <w:spacing w:after="0"/>
      </w:pPr>
    </w:p>
    <w:p w14:paraId="4A749427" w14:textId="77777777" w:rsidR="00205606" w:rsidRPr="00205606" w:rsidRDefault="00205606" w:rsidP="00205606">
      <w:pPr>
        <w:pStyle w:val="EndNoteBibliography"/>
      </w:pPr>
      <w:r w:rsidRPr="00205606">
        <w:t xml:space="preserve">Willmott, CJ &amp; Matsuura, K 2005, 'Advantages of the mean absolute error (MAE) over the root mean square error (RMSE) in assessing average model performance', </w:t>
      </w:r>
      <w:r w:rsidRPr="00205606">
        <w:rPr>
          <w:i/>
        </w:rPr>
        <w:t>Climate research</w:t>
      </w:r>
      <w:r w:rsidRPr="00205606">
        <w:t>, vol. 30, no. 1, pp. 79-82.</w:t>
      </w:r>
    </w:p>
    <w:p w14:paraId="28EDA976" w14:textId="77777777" w:rsidR="00205606" w:rsidRPr="00205606" w:rsidRDefault="00205606" w:rsidP="00205606">
      <w:pPr>
        <w:pStyle w:val="EndNoteBibliography"/>
        <w:spacing w:after="0"/>
      </w:pPr>
    </w:p>
    <w:p w14:paraId="2BE25508" w14:textId="77777777" w:rsidR="00205606" w:rsidRPr="00205606" w:rsidRDefault="00205606" w:rsidP="00205606">
      <w:pPr>
        <w:pStyle w:val="EndNoteBibliography"/>
      </w:pPr>
      <w:r w:rsidRPr="00205606">
        <w:t xml:space="preserve">Yan, X &amp; Su, X 2009, </w:t>
      </w:r>
      <w:r w:rsidRPr="00205606">
        <w:rPr>
          <w:i/>
        </w:rPr>
        <w:t>Linear regression analysis: theory and computing</w:t>
      </w:r>
      <w:r w:rsidRPr="00205606">
        <w:t>, World Scientific.</w:t>
      </w:r>
    </w:p>
    <w:p w14:paraId="7C569781" w14:textId="77777777" w:rsidR="00205606" w:rsidRPr="00205606" w:rsidRDefault="00205606" w:rsidP="00205606">
      <w:pPr>
        <w:pStyle w:val="EndNoteBibliography"/>
        <w:spacing w:after="0"/>
      </w:pPr>
    </w:p>
    <w:p w14:paraId="28EDA221" w14:textId="77777777" w:rsidR="00205606" w:rsidRPr="00205606" w:rsidRDefault="00205606" w:rsidP="00205606">
      <w:pPr>
        <w:pStyle w:val="EndNoteBibliography"/>
      </w:pPr>
      <w:r w:rsidRPr="00205606">
        <w:t xml:space="preserve">Zanutto, EL 2006, 'A comparison of propensity score and linear regression analysis of complex survey data', </w:t>
      </w:r>
      <w:r w:rsidRPr="00205606">
        <w:rPr>
          <w:i/>
        </w:rPr>
        <w:t>Journal of data Science</w:t>
      </w:r>
      <w:r w:rsidRPr="00205606">
        <w:t>, vol. 4, no. 1, pp. 67-91.</w:t>
      </w:r>
    </w:p>
    <w:p w14:paraId="0272B00B" w14:textId="77777777" w:rsidR="00205606" w:rsidRPr="00205606" w:rsidRDefault="00205606" w:rsidP="00205606">
      <w:pPr>
        <w:pStyle w:val="EndNoteBibliography"/>
      </w:pPr>
    </w:p>
    <w:p w14:paraId="0A185FE9" w14:textId="3EEA4980" w:rsidR="001651D8" w:rsidRDefault="00BF1D1A">
      <w:r>
        <w:fldChar w:fldCharType="end"/>
      </w:r>
    </w:p>
    <w:sectPr w:rsidR="001651D8" w:rsidSect="000F43CC">
      <w:footerReference w:type="default" r:id="rId30"/>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B8684F" w14:textId="77777777" w:rsidR="00DF05E2" w:rsidRDefault="00DF05E2" w:rsidP="00563277">
      <w:pPr>
        <w:spacing w:after="0" w:line="240" w:lineRule="auto"/>
      </w:pPr>
      <w:r>
        <w:separator/>
      </w:r>
    </w:p>
  </w:endnote>
  <w:endnote w:type="continuationSeparator" w:id="0">
    <w:p w14:paraId="3BDE0668" w14:textId="77777777" w:rsidR="00DF05E2" w:rsidRDefault="00DF05E2" w:rsidP="005632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FF8BC6" w14:textId="49E36942" w:rsidR="00563277" w:rsidRDefault="00563277">
    <w:pPr>
      <w:pStyle w:val="Footer"/>
    </w:pPr>
    <w:r>
      <w:rPr>
        <w:noProof/>
        <w:color w:val="4472C4" w:themeColor="accent1"/>
      </w:rPr>
      <mc:AlternateContent>
        <mc:Choice Requires="wps">
          <w:drawing>
            <wp:anchor distT="0" distB="0" distL="114300" distR="114300" simplePos="0" relativeHeight="251659264" behindDoc="0" locked="0" layoutInCell="1" allowOverlap="1" wp14:anchorId="3449E657" wp14:editId="12165786">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36F4001A"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color w:val="4472C4" w:themeColor="accent1"/>
      </w:rPr>
      <w:t xml:space="preserve"> </w: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340A99" w14:textId="77777777" w:rsidR="00DF05E2" w:rsidRDefault="00DF05E2" w:rsidP="00563277">
      <w:pPr>
        <w:spacing w:after="0" w:line="240" w:lineRule="auto"/>
      </w:pPr>
      <w:r>
        <w:separator/>
      </w:r>
    </w:p>
  </w:footnote>
  <w:footnote w:type="continuationSeparator" w:id="0">
    <w:p w14:paraId="5987D306" w14:textId="77777777" w:rsidR="00DF05E2" w:rsidRDefault="00DF05E2" w:rsidP="005632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774CC2"/>
    <w:multiLevelType w:val="hybridMultilevel"/>
    <w:tmpl w:val="CC36C75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6D63FB8"/>
    <w:multiLevelType w:val="hybridMultilevel"/>
    <w:tmpl w:val="77E033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82446E2"/>
    <w:multiLevelType w:val="hybridMultilevel"/>
    <w:tmpl w:val="14E2A06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C84378A"/>
    <w:multiLevelType w:val="hybridMultilevel"/>
    <w:tmpl w:val="AA7E188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12D018C"/>
    <w:multiLevelType w:val="hybridMultilevel"/>
    <w:tmpl w:val="0862F35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7E2419C"/>
    <w:multiLevelType w:val="hybridMultilevel"/>
    <w:tmpl w:val="62DAD6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3672EA3"/>
    <w:multiLevelType w:val="hybridMultilevel"/>
    <w:tmpl w:val="C5AE5D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380012D0"/>
    <w:multiLevelType w:val="hybridMultilevel"/>
    <w:tmpl w:val="E2BAA83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3A3B1E53"/>
    <w:multiLevelType w:val="hybridMultilevel"/>
    <w:tmpl w:val="0408E850"/>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3C5E1647"/>
    <w:multiLevelType w:val="hybridMultilevel"/>
    <w:tmpl w:val="900EFC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5AA58AD"/>
    <w:multiLevelType w:val="hybridMultilevel"/>
    <w:tmpl w:val="5CF6D45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52C81007"/>
    <w:multiLevelType w:val="hybridMultilevel"/>
    <w:tmpl w:val="35E04B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56DE5545"/>
    <w:multiLevelType w:val="hybridMultilevel"/>
    <w:tmpl w:val="FE267AA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59490C07"/>
    <w:multiLevelType w:val="hybridMultilevel"/>
    <w:tmpl w:val="448297F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5EE2426A"/>
    <w:multiLevelType w:val="hybridMultilevel"/>
    <w:tmpl w:val="4CBE80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7AC63B3"/>
    <w:multiLevelType w:val="hybridMultilevel"/>
    <w:tmpl w:val="33E41B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3"/>
  </w:num>
  <w:num w:numId="4">
    <w:abstractNumId w:val="15"/>
  </w:num>
  <w:num w:numId="5">
    <w:abstractNumId w:val="14"/>
  </w:num>
  <w:num w:numId="6">
    <w:abstractNumId w:val="8"/>
  </w:num>
  <w:num w:numId="7">
    <w:abstractNumId w:val="10"/>
  </w:num>
  <w:num w:numId="8">
    <w:abstractNumId w:val="0"/>
  </w:num>
  <w:num w:numId="9">
    <w:abstractNumId w:val="12"/>
  </w:num>
  <w:num w:numId="10">
    <w:abstractNumId w:val="9"/>
  </w:num>
  <w:num w:numId="11">
    <w:abstractNumId w:val="1"/>
  </w:num>
  <w:num w:numId="12">
    <w:abstractNumId w:val="13"/>
  </w:num>
  <w:num w:numId="13">
    <w:abstractNumId w:val="6"/>
  </w:num>
  <w:num w:numId="14">
    <w:abstractNumId w:val="11"/>
  </w:num>
  <w:num w:numId="15">
    <w:abstractNumId w:val="2"/>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wtjQ2NTI2MDQytjRU0lEKTi0uzszPAykwqgUAFw6aMiwAAAA="/>
    <w:docVar w:name="EN.InstantFormat" w:val="&lt;ENInstantFormat&gt;&lt;Enabled&gt;1&lt;/Enabled&gt;&lt;ScanUnformatted&gt;1&lt;/ScanUnformatted&gt;&lt;ScanChanges&gt;1&lt;/ScanChanges&gt;&lt;Suspended&gt;0&lt;/Suspended&gt;&lt;/ENInstantFormat&gt;"/>
    <w:docVar w:name="EN.Layout" w:val="&lt;ENLayout&gt;&lt;Style&gt;deakinu-harvard-2013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09s2fe60fvzyet55y5xvar5veeaf5s9fds&quot;&gt;My EndNote Library&lt;record-ids&gt;&lt;item&gt;20&lt;/item&gt;&lt;item&gt;21&lt;/item&gt;&lt;item&gt;22&lt;/item&gt;&lt;item&gt;23&lt;/item&gt;&lt;item&gt;24&lt;/item&gt;&lt;item&gt;25&lt;/item&gt;&lt;item&gt;26&lt;/item&gt;&lt;/record-ids&gt;&lt;/item&gt;&lt;/Libraries&gt;"/>
  </w:docVars>
  <w:rsids>
    <w:rsidRoot w:val="00565BD3"/>
    <w:rsid w:val="00000E3F"/>
    <w:rsid w:val="00012E33"/>
    <w:rsid w:val="00021921"/>
    <w:rsid w:val="000262BB"/>
    <w:rsid w:val="0002693A"/>
    <w:rsid w:val="000407E1"/>
    <w:rsid w:val="000917A2"/>
    <w:rsid w:val="000938C4"/>
    <w:rsid w:val="0009694F"/>
    <w:rsid w:val="00097332"/>
    <w:rsid w:val="000977BF"/>
    <w:rsid w:val="000A4DDB"/>
    <w:rsid w:val="000C362D"/>
    <w:rsid w:val="000D38D3"/>
    <w:rsid w:val="000E2B97"/>
    <w:rsid w:val="000E683A"/>
    <w:rsid w:val="000E7887"/>
    <w:rsid w:val="000F2D9C"/>
    <w:rsid w:val="000F32E5"/>
    <w:rsid w:val="000F43CC"/>
    <w:rsid w:val="0010060F"/>
    <w:rsid w:val="0010490E"/>
    <w:rsid w:val="0010609C"/>
    <w:rsid w:val="00114F4E"/>
    <w:rsid w:val="00123928"/>
    <w:rsid w:val="00126618"/>
    <w:rsid w:val="00127D35"/>
    <w:rsid w:val="00130391"/>
    <w:rsid w:val="00145DE1"/>
    <w:rsid w:val="001504C8"/>
    <w:rsid w:val="00151500"/>
    <w:rsid w:val="0015170C"/>
    <w:rsid w:val="001569B0"/>
    <w:rsid w:val="00161E39"/>
    <w:rsid w:val="00163DF7"/>
    <w:rsid w:val="001651D8"/>
    <w:rsid w:val="00174BB6"/>
    <w:rsid w:val="001809E6"/>
    <w:rsid w:val="00193F7B"/>
    <w:rsid w:val="001A6F3B"/>
    <w:rsid w:val="001B2C0F"/>
    <w:rsid w:val="001B6B09"/>
    <w:rsid w:val="001C6776"/>
    <w:rsid w:val="001D2AED"/>
    <w:rsid w:val="001D369E"/>
    <w:rsid w:val="001D6935"/>
    <w:rsid w:val="001E40B6"/>
    <w:rsid w:val="001E7E20"/>
    <w:rsid w:val="001F387D"/>
    <w:rsid w:val="0020143E"/>
    <w:rsid w:val="002040EF"/>
    <w:rsid w:val="002053F6"/>
    <w:rsid w:val="00205606"/>
    <w:rsid w:val="00215745"/>
    <w:rsid w:val="00221C87"/>
    <w:rsid w:val="0024027A"/>
    <w:rsid w:val="00254C5C"/>
    <w:rsid w:val="00255457"/>
    <w:rsid w:val="00256BDC"/>
    <w:rsid w:val="00265469"/>
    <w:rsid w:val="00267665"/>
    <w:rsid w:val="00281449"/>
    <w:rsid w:val="00283CEF"/>
    <w:rsid w:val="0029351C"/>
    <w:rsid w:val="002A3E48"/>
    <w:rsid w:val="002C42B2"/>
    <w:rsid w:val="002C579C"/>
    <w:rsid w:val="002D552F"/>
    <w:rsid w:val="002F4960"/>
    <w:rsid w:val="002F5317"/>
    <w:rsid w:val="00303F94"/>
    <w:rsid w:val="00310FB1"/>
    <w:rsid w:val="00317339"/>
    <w:rsid w:val="00317D1F"/>
    <w:rsid w:val="0032055F"/>
    <w:rsid w:val="00320A8A"/>
    <w:rsid w:val="00327A15"/>
    <w:rsid w:val="003409BA"/>
    <w:rsid w:val="00341339"/>
    <w:rsid w:val="00343495"/>
    <w:rsid w:val="003455FD"/>
    <w:rsid w:val="0035076F"/>
    <w:rsid w:val="00352B2F"/>
    <w:rsid w:val="00354D29"/>
    <w:rsid w:val="00362770"/>
    <w:rsid w:val="0036491D"/>
    <w:rsid w:val="00365382"/>
    <w:rsid w:val="00367A73"/>
    <w:rsid w:val="0037640B"/>
    <w:rsid w:val="00377E3E"/>
    <w:rsid w:val="003879B2"/>
    <w:rsid w:val="003A715B"/>
    <w:rsid w:val="003B0A6D"/>
    <w:rsid w:val="003B5638"/>
    <w:rsid w:val="003C151B"/>
    <w:rsid w:val="003D70D2"/>
    <w:rsid w:val="003F18AF"/>
    <w:rsid w:val="004077E8"/>
    <w:rsid w:val="0041313B"/>
    <w:rsid w:val="00424D1B"/>
    <w:rsid w:val="00426982"/>
    <w:rsid w:val="00436874"/>
    <w:rsid w:val="00483952"/>
    <w:rsid w:val="004906E5"/>
    <w:rsid w:val="00496561"/>
    <w:rsid w:val="00497738"/>
    <w:rsid w:val="004B4404"/>
    <w:rsid w:val="004B4A34"/>
    <w:rsid w:val="004C09CE"/>
    <w:rsid w:val="004C4E10"/>
    <w:rsid w:val="004D264C"/>
    <w:rsid w:val="004D73BA"/>
    <w:rsid w:val="004E0487"/>
    <w:rsid w:val="0051015A"/>
    <w:rsid w:val="00515159"/>
    <w:rsid w:val="00516F4F"/>
    <w:rsid w:val="00520560"/>
    <w:rsid w:val="00526FB0"/>
    <w:rsid w:val="00531F7C"/>
    <w:rsid w:val="00535E5D"/>
    <w:rsid w:val="00536B34"/>
    <w:rsid w:val="005536AA"/>
    <w:rsid w:val="00555940"/>
    <w:rsid w:val="00557DC6"/>
    <w:rsid w:val="00563277"/>
    <w:rsid w:val="005643D8"/>
    <w:rsid w:val="00565BD3"/>
    <w:rsid w:val="0057401C"/>
    <w:rsid w:val="00585400"/>
    <w:rsid w:val="005856CF"/>
    <w:rsid w:val="005A08F0"/>
    <w:rsid w:val="005A7515"/>
    <w:rsid w:val="005C4517"/>
    <w:rsid w:val="005C4FE3"/>
    <w:rsid w:val="005C66B9"/>
    <w:rsid w:val="005D277B"/>
    <w:rsid w:val="005D2F9F"/>
    <w:rsid w:val="00605D23"/>
    <w:rsid w:val="0060640A"/>
    <w:rsid w:val="006106E1"/>
    <w:rsid w:val="00614392"/>
    <w:rsid w:val="00623DD2"/>
    <w:rsid w:val="00631B82"/>
    <w:rsid w:val="006323F0"/>
    <w:rsid w:val="0063318B"/>
    <w:rsid w:val="00643C8F"/>
    <w:rsid w:val="00644323"/>
    <w:rsid w:val="006513E5"/>
    <w:rsid w:val="00651988"/>
    <w:rsid w:val="00654245"/>
    <w:rsid w:val="00655C4C"/>
    <w:rsid w:val="00666AC0"/>
    <w:rsid w:val="00667BE3"/>
    <w:rsid w:val="006705BB"/>
    <w:rsid w:val="00674723"/>
    <w:rsid w:val="00684156"/>
    <w:rsid w:val="00691400"/>
    <w:rsid w:val="00692C87"/>
    <w:rsid w:val="006A0439"/>
    <w:rsid w:val="006D093D"/>
    <w:rsid w:val="006D6757"/>
    <w:rsid w:val="0070360B"/>
    <w:rsid w:val="0070473D"/>
    <w:rsid w:val="00712736"/>
    <w:rsid w:val="007159B2"/>
    <w:rsid w:val="00717D13"/>
    <w:rsid w:val="007242D1"/>
    <w:rsid w:val="007272C1"/>
    <w:rsid w:val="00735D29"/>
    <w:rsid w:val="00745A3C"/>
    <w:rsid w:val="00746DBA"/>
    <w:rsid w:val="007570A4"/>
    <w:rsid w:val="007573C8"/>
    <w:rsid w:val="007671A5"/>
    <w:rsid w:val="00770D5D"/>
    <w:rsid w:val="00782643"/>
    <w:rsid w:val="007832C2"/>
    <w:rsid w:val="007A37B4"/>
    <w:rsid w:val="007A3DD0"/>
    <w:rsid w:val="007A5F2A"/>
    <w:rsid w:val="007B08E9"/>
    <w:rsid w:val="007B0EF8"/>
    <w:rsid w:val="007D19AA"/>
    <w:rsid w:val="007F7EB6"/>
    <w:rsid w:val="00810B15"/>
    <w:rsid w:val="00815899"/>
    <w:rsid w:val="008166E8"/>
    <w:rsid w:val="00821472"/>
    <w:rsid w:val="00825E0B"/>
    <w:rsid w:val="0082665E"/>
    <w:rsid w:val="00841B11"/>
    <w:rsid w:val="0084790E"/>
    <w:rsid w:val="00854BCC"/>
    <w:rsid w:val="008555D4"/>
    <w:rsid w:val="008573A0"/>
    <w:rsid w:val="008637AB"/>
    <w:rsid w:val="00865B1C"/>
    <w:rsid w:val="00866CA8"/>
    <w:rsid w:val="00871D1F"/>
    <w:rsid w:val="008838BD"/>
    <w:rsid w:val="0088442D"/>
    <w:rsid w:val="00886F8D"/>
    <w:rsid w:val="00895B31"/>
    <w:rsid w:val="00896925"/>
    <w:rsid w:val="008A5847"/>
    <w:rsid w:val="008A5EC8"/>
    <w:rsid w:val="008C0AB2"/>
    <w:rsid w:val="008D4E8A"/>
    <w:rsid w:val="008D724B"/>
    <w:rsid w:val="008E5A13"/>
    <w:rsid w:val="008E6EA9"/>
    <w:rsid w:val="0090281C"/>
    <w:rsid w:val="009049EB"/>
    <w:rsid w:val="00905E7B"/>
    <w:rsid w:val="00913607"/>
    <w:rsid w:val="00927282"/>
    <w:rsid w:val="00927544"/>
    <w:rsid w:val="009321A9"/>
    <w:rsid w:val="00936A39"/>
    <w:rsid w:val="0094295B"/>
    <w:rsid w:val="00942E22"/>
    <w:rsid w:val="009545D8"/>
    <w:rsid w:val="00956B2C"/>
    <w:rsid w:val="009A2C15"/>
    <w:rsid w:val="009C0392"/>
    <w:rsid w:val="009C337E"/>
    <w:rsid w:val="009C7D05"/>
    <w:rsid w:val="009D1DBE"/>
    <w:rsid w:val="009D2885"/>
    <w:rsid w:val="009D4EFF"/>
    <w:rsid w:val="009D7343"/>
    <w:rsid w:val="009E5F8C"/>
    <w:rsid w:val="009F1BF0"/>
    <w:rsid w:val="009F21EE"/>
    <w:rsid w:val="009F5576"/>
    <w:rsid w:val="009F671C"/>
    <w:rsid w:val="00A174E1"/>
    <w:rsid w:val="00A25902"/>
    <w:rsid w:val="00A43C1C"/>
    <w:rsid w:val="00A55227"/>
    <w:rsid w:val="00A57C53"/>
    <w:rsid w:val="00A600C2"/>
    <w:rsid w:val="00A66F6A"/>
    <w:rsid w:val="00A759A6"/>
    <w:rsid w:val="00A909FB"/>
    <w:rsid w:val="00A91847"/>
    <w:rsid w:val="00A92B1A"/>
    <w:rsid w:val="00AA3295"/>
    <w:rsid w:val="00AA5EB4"/>
    <w:rsid w:val="00AA6907"/>
    <w:rsid w:val="00AB26C5"/>
    <w:rsid w:val="00AB679F"/>
    <w:rsid w:val="00AC1DAB"/>
    <w:rsid w:val="00AD2EC2"/>
    <w:rsid w:val="00AD5144"/>
    <w:rsid w:val="00AF1C9F"/>
    <w:rsid w:val="00AF2474"/>
    <w:rsid w:val="00AF4343"/>
    <w:rsid w:val="00AF7F80"/>
    <w:rsid w:val="00B0057E"/>
    <w:rsid w:val="00B1218E"/>
    <w:rsid w:val="00B12769"/>
    <w:rsid w:val="00B14E53"/>
    <w:rsid w:val="00B15EF9"/>
    <w:rsid w:val="00B21E2D"/>
    <w:rsid w:val="00B26E1C"/>
    <w:rsid w:val="00B27D6F"/>
    <w:rsid w:val="00B36A76"/>
    <w:rsid w:val="00B43C1C"/>
    <w:rsid w:val="00B503A8"/>
    <w:rsid w:val="00B50411"/>
    <w:rsid w:val="00B628B5"/>
    <w:rsid w:val="00B630D2"/>
    <w:rsid w:val="00B726FE"/>
    <w:rsid w:val="00B73561"/>
    <w:rsid w:val="00B925C3"/>
    <w:rsid w:val="00B95D48"/>
    <w:rsid w:val="00BA120C"/>
    <w:rsid w:val="00BA132B"/>
    <w:rsid w:val="00BA4662"/>
    <w:rsid w:val="00BA5D70"/>
    <w:rsid w:val="00BB4D6C"/>
    <w:rsid w:val="00BD028E"/>
    <w:rsid w:val="00BD3193"/>
    <w:rsid w:val="00BD4976"/>
    <w:rsid w:val="00BD61B2"/>
    <w:rsid w:val="00BE0D46"/>
    <w:rsid w:val="00BE196B"/>
    <w:rsid w:val="00BE3EEF"/>
    <w:rsid w:val="00BE45C0"/>
    <w:rsid w:val="00BE48C5"/>
    <w:rsid w:val="00BF1D1A"/>
    <w:rsid w:val="00BF1F17"/>
    <w:rsid w:val="00BF2094"/>
    <w:rsid w:val="00BF3BC8"/>
    <w:rsid w:val="00C03890"/>
    <w:rsid w:val="00C113D4"/>
    <w:rsid w:val="00C1151E"/>
    <w:rsid w:val="00C215CE"/>
    <w:rsid w:val="00C3546D"/>
    <w:rsid w:val="00C45271"/>
    <w:rsid w:val="00C56BC4"/>
    <w:rsid w:val="00C57BBC"/>
    <w:rsid w:val="00C6544C"/>
    <w:rsid w:val="00C748D4"/>
    <w:rsid w:val="00C74B97"/>
    <w:rsid w:val="00C808C1"/>
    <w:rsid w:val="00C825F4"/>
    <w:rsid w:val="00C842C1"/>
    <w:rsid w:val="00C86155"/>
    <w:rsid w:val="00C92853"/>
    <w:rsid w:val="00CA3020"/>
    <w:rsid w:val="00CA42A1"/>
    <w:rsid w:val="00CA4EF9"/>
    <w:rsid w:val="00CA5231"/>
    <w:rsid w:val="00CB1C94"/>
    <w:rsid w:val="00CD0965"/>
    <w:rsid w:val="00CD537F"/>
    <w:rsid w:val="00CD6E73"/>
    <w:rsid w:val="00D07362"/>
    <w:rsid w:val="00D13047"/>
    <w:rsid w:val="00D176EF"/>
    <w:rsid w:val="00D238E2"/>
    <w:rsid w:val="00D32D5C"/>
    <w:rsid w:val="00D346F2"/>
    <w:rsid w:val="00D35510"/>
    <w:rsid w:val="00D37B94"/>
    <w:rsid w:val="00D44DA3"/>
    <w:rsid w:val="00D46DB0"/>
    <w:rsid w:val="00D57BB2"/>
    <w:rsid w:val="00D61E47"/>
    <w:rsid w:val="00D679C8"/>
    <w:rsid w:val="00D74676"/>
    <w:rsid w:val="00D924AB"/>
    <w:rsid w:val="00D92DE0"/>
    <w:rsid w:val="00D94AF1"/>
    <w:rsid w:val="00D9737D"/>
    <w:rsid w:val="00DA1F11"/>
    <w:rsid w:val="00DA7D0A"/>
    <w:rsid w:val="00DB117B"/>
    <w:rsid w:val="00DC018A"/>
    <w:rsid w:val="00DD09C9"/>
    <w:rsid w:val="00DD0E57"/>
    <w:rsid w:val="00DE0DE6"/>
    <w:rsid w:val="00DF05E2"/>
    <w:rsid w:val="00E0177F"/>
    <w:rsid w:val="00E01B87"/>
    <w:rsid w:val="00E10DC4"/>
    <w:rsid w:val="00E16E7B"/>
    <w:rsid w:val="00E2007F"/>
    <w:rsid w:val="00E27666"/>
    <w:rsid w:val="00E324C9"/>
    <w:rsid w:val="00E45D59"/>
    <w:rsid w:val="00E5353C"/>
    <w:rsid w:val="00E54D02"/>
    <w:rsid w:val="00E61505"/>
    <w:rsid w:val="00E6268B"/>
    <w:rsid w:val="00E71B7A"/>
    <w:rsid w:val="00E747BE"/>
    <w:rsid w:val="00E817AB"/>
    <w:rsid w:val="00EA03F5"/>
    <w:rsid w:val="00EA4300"/>
    <w:rsid w:val="00EC0785"/>
    <w:rsid w:val="00ED2C16"/>
    <w:rsid w:val="00EF0BC2"/>
    <w:rsid w:val="00EF74B1"/>
    <w:rsid w:val="00F10E6A"/>
    <w:rsid w:val="00F46FF6"/>
    <w:rsid w:val="00F6692D"/>
    <w:rsid w:val="00F66FDB"/>
    <w:rsid w:val="00F72249"/>
    <w:rsid w:val="00F72B50"/>
    <w:rsid w:val="00F74E4E"/>
    <w:rsid w:val="00F773ED"/>
    <w:rsid w:val="00F80CAF"/>
    <w:rsid w:val="00F80CE0"/>
    <w:rsid w:val="00F811CC"/>
    <w:rsid w:val="00F84ACD"/>
    <w:rsid w:val="00FB2163"/>
    <w:rsid w:val="00FB3962"/>
    <w:rsid w:val="00FB6BCD"/>
    <w:rsid w:val="00FC1212"/>
    <w:rsid w:val="00FC4384"/>
    <w:rsid w:val="00FC4897"/>
    <w:rsid w:val="00FC7A18"/>
    <w:rsid w:val="00FD7DB1"/>
    <w:rsid w:val="00FE5376"/>
    <w:rsid w:val="00FE6A23"/>
    <w:rsid w:val="00FF04BC"/>
    <w:rsid w:val="00FF6A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8B3CB"/>
  <w15:chartTrackingRefBased/>
  <w15:docId w15:val="{40219AD4-C843-4B9D-AFFC-008E41AE9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11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0EF8"/>
    <w:pPr>
      <w:ind w:left="720"/>
      <w:contextualSpacing/>
    </w:pPr>
  </w:style>
  <w:style w:type="character" w:customStyle="1" w:styleId="Heading1Char">
    <w:name w:val="Heading 1 Char"/>
    <w:basedOn w:val="DefaultParagraphFont"/>
    <w:link w:val="Heading1"/>
    <w:uiPriority w:val="9"/>
    <w:rsid w:val="00F811CC"/>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BF1D1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F1D1A"/>
    <w:rPr>
      <w:rFonts w:ascii="Calibri" w:hAnsi="Calibri" w:cs="Calibri"/>
      <w:noProof/>
      <w:lang w:val="en-US"/>
    </w:rPr>
  </w:style>
  <w:style w:type="paragraph" w:customStyle="1" w:styleId="EndNoteBibliography">
    <w:name w:val="EndNote Bibliography"/>
    <w:basedOn w:val="Normal"/>
    <w:link w:val="EndNoteBibliographyChar"/>
    <w:rsid w:val="00BF1D1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F1D1A"/>
    <w:rPr>
      <w:rFonts w:ascii="Calibri" w:hAnsi="Calibri" w:cs="Calibri"/>
      <w:noProof/>
      <w:lang w:val="en-US"/>
    </w:rPr>
  </w:style>
  <w:style w:type="paragraph" w:styleId="TOCHeading">
    <w:name w:val="TOC Heading"/>
    <w:basedOn w:val="Heading1"/>
    <w:next w:val="Normal"/>
    <w:uiPriority w:val="39"/>
    <w:unhideWhenUsed/>
    <w:qFormat/>
    <w:rsid w:val="00D61E47"/>
    <w:pPr>
      <w:outlineLvl w:val="9"/>
    </w:pPr>
    <w:rPr>
      <w:lang w:val="en-US"/>
    </w:rPr>
  </w:style>
  <w:style w:type="paragraph" w:styleId="TOC2">
    <w:name w:val="toc 2"/>
    <w:basedOn w:val="Normal"/>
    <w:next w:val="Normal"/>
    <w:autoRedefine/>
    <w:uiPriority w:val="39"/>
    <w:unhideWhenUsed/>
    <w:rsid w:val="00D61E47"/>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D61E47"/>
    <w:pPr>
      <w:spacing w:after="100"/>
    </w:pPr>
    <w:rPr>
      <w:rFonts w:eastAsiaTheme="minorEastAsia" w:cs="Times New Roman"/>
      <w:lang w:val="en-US"/>
    </w:rPr>
  </w:style>
  <w:style w:type="paragraph" w:styleId="TOC3">
    <w:name w:val="toc 3"/>
    <w:basedOn w:val="Normal"/>
    <w:next w:val="Normal"/>
    <w:autoRedefine/>
    <w:uiPriority w:val="39"/>
    <w:unhideWhenUsed/>
    <w:rsid w:val="00D61E47"/>
    <w:pPr>
      <w:spacing w:after="100"/>
      <w:ind w:left="440"/>
    </w:pPr>
    <w:rPr>
      <w:rFonts w:eastAsiaTheme="minorEastAsia" w:cs="Times New Roman"/>
      <w:lang w:val="en-US"/>
    </w:rPr>
  </w:style>
  <w:style w:type="character" w:styleId="Hyperlink">
    <w:name w:val="Hyperlink"/>
    <w:basedOn w:val="DefaultParagraphFont"/>
    <w:uiPriority w:val="99"/>
    <w:unhideWhenUsed/>
    <w:rsid w:val="00D61E47"/>
    <w:rPr>
      <w:color w:val="0563C1" w:themeColor="hyperlink"/>
      <w:u w:val="single"/>
    </w:rPr>
  </w:style>
  <w:style w:type="paragraph" w:styleId="Header">
    <w:name w:val="header"/>
    <w:basedOn w:val="Normal"/>
    <w:link w:val="HeaderChar"/>
    <w:uiPriority w:val="99"/>
    <w:unhideWhenUsed/>
    <w:rsid w:val="005632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563277"/>
  </w:style>
  <w:style w:type="paragraph" w:styleId="Footer">
    <w:name w:val="footer"/>
    <w:basedOn w:val="Normal"/>
    <w:link w:val="FooterChar"/>
    <w:uiPriority w:val="99"/>
    <w:unhideWhenUsed/>
    <w:rsid w:val="005632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563277"/>
  </w:style>
  <w:style w:type="paragraph" w:styleId="NoSpacing">
    <w:name w:val="No Spacing"/>
    <w:link w:val="NoSpacingChar"/>
    <w:uiPriority w:val="1"/>
    <w:qFormat/>
    <w:rsid w:val="000F43C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F43CC"/>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Assignment 2</Abstract>
  <CompanyAddress/>
  <CompanyPhone/>
  <CompanyFax/>
  <CompanyEmail>Student ID: 218449725</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8BFB1767D5565F4983BB8F4063DAAF0D" ma:contentTypeVersion="9" ma:contentTypeDescription="Create a new document." ma:contentTypeScope="" ma:versionID="cc44db5c77e70b27956ab001c96d9af4">
  <xsd:schema xmlns:xsd="http://www.w3.org/2001/XMLSchema" xmlns:xs="http://www.w3.org/2001/XMLSchema" xmlns:p="http://schemas.microsoft.com/office/2006/metadata/properties" xmlns:ns3="42515cdc-f09e-4c93-971c-4b0f79a0e242" targetNamespace="http://schemas.microsoft.com/office/2006/metadata/properties" ma:root="true" ma:fieldsID="1203ad15ed05809825a470aba7c0412f" ns3:_="">
    <xsd:import namespace="42515cdc-f09e-4c93-971c-4b0f79a0e24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2515cdc-f09e-4c93-971c-4b0f79a0e24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6B813A-C24A-4C09-9E60-43EECC5CDA26}">
  <ds:schemaRefs>
    <ds:schemaRef ds:uri="http://schemas.microsoft.com/sharepoint/v3/contenttype/forms"/>
  </ds:schemaRefs>
</ds:datastoreItem>
</file>

<file path=customXml/itemProps3.xml><?xml version="1.0" encoding="utf-8"?>
<ds:datastoreItem xmlns:ds="http://schemas.openxmlformats.org/officeDocument/2006/customXml" ds:itemID="{7EA770BB-9DD3-4704-80E3-0143775187D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EDD63F3-1C09-49C5-9A25-80993550AD4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2515cdc-f09e-4c93-971c-4b0f79a0e24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7DDFF90-DD8D-4AD0-8C0D-3C832B85F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1</TotalTime>
  <Pages>15</Pages>
  <Words>3981</Words>
  <Characters>22697</Characters>
  <Application>Microsoft Office Word</Application>
  <DocSecurity>0</DocSecurity>
  <Lines>189</Lines>
  <Paragraphs>53</Paragraphs>
  <ScaleCrop>false</ScaleCrop>
  <Company/>
  <LinksUpToDate>false</LinksUpToDate>
  <CharactersWithSpaces>26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me series forecasting for hospital data.</dc:title>
  <dc:subject/>
  <dc:creator>JAY TRIVEDI</dc:creator>
  <cp:keywords/>
  <dc:description/>
  <cp:lastModifiedBy>JAY TRIVEDI</cp:lastModifiedBy>
  <cp:revision>385</cp:revision>
  <dcterms:created xsi:type="dcterms:W3CDTF">2020-09-08T04:09:00Z</dcterms:created>
  <dcterms:modified xsi:type="dcterms:W3CDTF">2020-10-02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BFB1767D5565F4983BB8F4063DAAF0D</vt:lpwstr>
  </property>
</Properties>
</file>